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BD1929" w14:textId="6F823B81" w:rsidR="0021300B" w:rsidRPr="00607AE9" w:rsidRDefault="003B539F" w:rsidP="00607AE9">
      <w:pPr>
        <w:pStyle w:val="Heading1"/>
        <w:spacing w:before="100" w:beforeAutospacing="1" w:after="100" w:afterAutospacing="1"/>
        <w:rPr>
          <w:rFonts w:eastAsiaTheme="minorHAnsi" w:cs="Times New Roman"/>
        </w:rPr>
      </w:pPr>
      <w:r>
        <w:rPr>
          <w:rFonts w:cs="Times New Roman"/>
        </w:rPr>
        <w:t>Non-Fungible Tokens (NFTs) with Intellectual Property Rights (IPR) proved by digital signature</w:t>
      </w:r>
    </w:p>
    <w:p w14:paraId="59E70BD0" w14:textId="02302624" w:rsidR="0021300B" w:rsidRPr="00607AE9" w:rsidRDefault="00837E05" w:rsidP="00607AE9">
      <w:pPr>
        <w:spacing w:before="100" w:beforeAutospacing="1" w:after="100" w:afterAutospacing="1"/>
        <w:rPr>
          <w:vertAlign w:val="superscript"/>
        </w:rPr>
      </w:pPr>
      <w:r>
        <w:t>Konstantinos I. Papageorgiou</w:t>
      </w:r>
    </w:p>
    <w:p w14:paraId="043BC974" w14:textId="44FA5703" w:rsidR="002D4E04" w:rsidRPr="00623716" w:rsidRDefault="00837E05" w:rsidP="00607AE9">
      <w:pPr>
        <w:spacing w:before="100" w:beforeAutospacing="1" w:after="100" w:afterAutospacing="1"/>
      </w:pPr>
      <w:r>
        <w:t>Computer Science and Biomedical Informatics</w:t>
      </w:r>
      <w:r w:rsidR="009648DD" w:rsidRPr="00623716">
        <w:t xml:space="preserve">, </w:t>
      </w:r>
      <w:r>
        <w:t>University of Thessaly</w:t>
      </w:r>
      <w:r w:rsidR="009648DD" w:rsidRPr="00623716">
        <w:t xml:space="preserve">, </w:t>
      </w:r>
      <w:proofErr w:type="spellStart"/>
      <w:r>
        <w:t>Lamia</w:t>
      </w:r>
      <w:proofErr w:type="spellEnd"/>
      <w:r w:rsidR="009648DD" w:rsidRPr="00623716">
        <w:t xml:space="preserve"> </w:t>
      </w:r>
      <w:r>
        <w:t>35100</w:t>
      </w:r>
      <w:r w:rsidR="00C27175" w:rsidRPr="00623716">
        <w:t xml:space="preserve">, </w:t>
      </w:r>
      <w:r>
        <w:t>Greece</w:t>
      </w:r>
      <w:r w:rsidR="009648DD" w:rsidRPr="00623716">
        <w:t>.</w:t>
      </w:r>
    </w:p>
    <w:p w14:paraId="45249563" w14:textId="19712281" w:rsidR="00607AE9" w:rsidRPr="00623716" w:rsidRDefault="00837E05" w:rsidP="00607AE9">
      <w:pPr>
        <w:spacing w:before="100" w:beforeAutospacing="1" w:after="100" w:afterAutospacing="1"/>
      </w:pPr>
      <w:r>
        <w:rPr>
          <w:rFonts w:eastAsia="Times New Roman"/>
          <w:color w:val="000000"/>
          <w:shd w:val="clear" w:color="auto" w:fill="FFFFFF"/>
        </w:rPr>
        <w:t>Correspondence</w:t>
      </w:r>
      <w:r>
        <w:t>:</w:t>
      </w:r>
      <w:r w:rsidR="008D4C74">
        <w:t xml:space="preserve"> </w:t>
      </w:r>
      <w:r>
        <w:t>kopapageorgiou</w:t>
      </w:r>
      <w:r w:rsidR="008D4C74">
        <w:t>@</w:t>
      </w:r>
      <w:r>
        <w:t>uth</w:t>
      </w:r>
      <w:r w:rsidR="008D4C74">
        <w:t>.</w:t>
      </w:r>
      <w:r>
        <w:t>gr</w:t>
      </w:r>
    </w:p>
    <w:p w14:paraId="3869F853" w14:textId="1444EA20" w:rsidR="00885338" w:rsidRPr="00623716" w:rsidRDefault="009648DD" w:rsidP="00607AE9">
      <w:pPr>
        <w:pStyle w:val="Heading2"/>
      </w:pPr>
      <w:r w:rsidRPr="00607AE9">
        <w:t>Abstract</w:t>
      </w:r>
    </w:p>
    <w:p w14:paraId="4C23BA72" w14:textId="137B5D0A" w:rsidR="00117609" w:rsidRPr="00731CFC" w:rsidRDefault="00357C1F" w:rsidP="00C94A1A">
      <w:pPr>
        <w:spacing w:before="100" w:beforeAutospacing="1" w:after="100" w:afterAutospacing="1"/>
        <w:jc w:val="both"/>
        <w:rPr>
          <w:shd w:val="clear" w:color="auto" w:fill="FFFFFF"/>
          <w:lang w:val="en-US"/>
        </w:rPr>
      </w:pPr>
      <w:r>
        <w:rPr>
          <w:shd w:val="clear" w:color="auto" w:fill="FFFFFF"/>
          <w:lang w:val="en-US"/>
        </w:rPr>
        <w:t xml:space="preserve">As the technology advances, more services are embedded in the digital world. </w:t>
      </w:r>
      <w:r w:rsidR="004C1E40">
        <w:rPr>
          <w:shd w:val="clear" w:color="auto" w:fill="FFFFFF"/>
          <w:lang w:val="en-US"/>
        </w:rPr>
        <w:t>Citizens tend to use these digital services to exchange information or to share their digital creations. As the data are increasing rapidly on the internet, it is</w:t>
      </w:r>
      <w:r w:rsidR="004C1E40" w:rsidRPr="004C1E40">
        <w:rPr>
          <w:shd w:val="clear" w:color="auto" w:fill="FFFFFF"/>
          <w:lang w:val="en-US"/>
        </w:rPr>
        <w:t xml:space="preserve"> </w:t>
      </w:r>
      <w:r w:rsidR="004C1E40">
        <w:rPr>
          <w:shd w:val="clear" w:color="auto" w:fill="FFFFFF"/>
          <w:lang w:val="en-US"/>
        </w:rPr>
        <w:t xml:space="preserve">getting more complicated </w:t>
      </w:r>
      <w:r w:rsidR="00731CFC">
        <w:rPr>
          <w:shd w:val="clear" w:color="auto" w:fill="FFFFFF"/>
          <w:lang w:val="en-US"/>
        </w:rPr>
        <w:t xml:space="preserve">for the citizens to claim the ownership of their digital creations. </w:t>
      </w:r>
      <w:r w:rsidR="005A787F" w:rsidRPr="005A787F">
        <w:rPr>
          <w:shd w:val="clear" w:color="auto" w:fill="FFFFFF"/>
          <w:lang w:val="en-US"/>
        </w:rPr>
        <w:t xml:space="preserve">Efforts have been made to implement measures to enforce copyright </w:t>
      </w:r>
      <w:r w:rsidR="005A787F">
        <w:rPr>
          <w:shd w:val="clear" w:color="auto" w:fill="FFFFFF"/>
          <w:lang w:val="en-US"/>
        </w:rPr>
        <w:t>claims by governments, but they are more complicated to implement on the internet.</w:t>
      </w:r>
      <w:r w:rsidR="005A787F" w:rsidRPr="005A787F">
        <w:rPr>
          <w:shd w:val="clear" w:color="auto" w:fill="FFFFFF"/>
          <w:lang w:val="en-US"/>
        </w:rPr>
        <w:t xml:space="preserve"> </w:t>
      </w:r>
      <w:r w:rsidR="00731CFC">
        <w:rPr>
          <w:shd w:val="clear" w:color="auto" w:fill="FFFFFF"/>
          <w:lang w:val="en-US"/>
        </w:rPr>
        <w:t>In this work, a decentralized system that enables citizens to create digital evidence for their creations is presented.</w:t>
      </w:r>
      <w:r w:rsidR="00C94A1A" w:rsidRPr="00C94A1A">
        <w:rPr>
          <w:shd w:val="clear" w:color="auto" w:fill="FFFFFF"/>
          <w:lang w:val="en-US"/>
        </w:rPr>
        <w:t xml:space="preserve"> </w:t>
      </w:r>
      <w:r w:rsidR="00C94A1A">
        <w:rPr>
          <w:shd w:val="clear" w:color="auto" w:fill="FFFFFF"/>
          <w:lang w:val="en-US"/>
        </w:rPr>
        <w:t>This system is based on the blockchain technology and allows the citizens to claim the ownership of their digital art, as well as, the verification of who owns a particular digital piece of art.</w:t>
      </w:r>
      <w:r w:rsidR="007B2EFB">
        <w:rPr>
          <w:shd w:val="clear" w:color="auto" w:fill="FFFFFF"/>
          <w:lang w:val="en-US"/>
        </w:rPr>
        <w:t xml:space="preserve"> Once the user sign</w:t>
      </w:r>
      <w:r w:rsidR="00077FA5">
        <w:rPr>
          <w:shd w:val="clear" w:color="auto" w:fill="FFFFFF"/>
          <w:lang w:val="en-US"/>
        </w:rPr>
        <w:t>s</w:t>
      </w:r>
      <w:r w:rsidR="007B2EFB">
        <w:rPr>
          <w:shd w:val="clear" w:color="auto" w:fill="FFFFFF"/>
          <w:lang w:val="en-US"/>
        </w:rPr>
        <w:t xml:space="preserve"> their data and successfully get verified by a smart contract, data will be </w:t>
      </w:r>
      <w:proofErr w:type="spellStart"/>
      <w:r w:rsidR="007B2EFB">
        <w:rPr>
          <w:shd w:val="clear" w:color="auto" w:fill="FFFFFF"/>
          <w:lang w:val="en-US"/>
        </w:rPr>
        <w:t>perma</w:t>
      </w:r>
      <w:bookmarkStart w:id="0" w:name="_GoBack"/>
      <w:bookmarkEnd w:id="0"/>
      <w:r w:rsidR="007B2EFB">
        <w:rPr>
          <w:shd w:val="clear" w:color="auto" w:fill="FFFFFF"/>
          <w:lang w:val="en-US"/>
        </w:rPr>
        <w:t>ntly</w:t>
      </w:r>
      <w:proofErr w:type="spellEnd"/>
      <w:r w:rsidR="007B2EFB">
        <w:rPr>
          <w:shd w:val="clear" w:color="auto" w:fill="FFFFFF"/>
          <w:lang w:val="en-US"/>
        </w:rPr>
        <w:t xml:space="preserve"> stored in the blockchain and a token id will </w:t>
      </w:r>
      <w:r w:rsidR="00077FA5">
        <w:rPr>
          <w:shd w:val="clear" w:color="auto" w:fill="FFFFFF"/>
          <w:lang w:val="en-US"/>
        </w:rPr>
        <w:t>be generated and get associated with the account of this particular user</w:t>
      </w:r>
      <w:r w:rsidR="007B2EFB">
        <w:rPr>
          <w:shd w:val="clear" w:color="auto" w:fill="FFFFFF"/>
          <w:lang w:val="en-US"/>
        </w:rPr>
        <w:t xml:space="preserve">. </w:t>
      </w:r>
      <w:r w:rsidR="00077FA5">
        <w:rPr>
          <w:shd w:val="clear" w:color="auto" w:fill="FFFFFF"/>
          <w:lang w:val="en-US"/>
        </w:rPr>
        <w:t>Any user in the blockchain network can search this particular token id and verify its owner.</w:t>
      </w:r>
    </w:p>
    <w:p w14:paraId="7600A276" w14:textId="6C55F71F" w:rsidR="00885338" w:rsidRPr="00623716" w:rsidRDefault="001661B2" w:rsidP="00607AE9">
      <w:pPr>
        <w:pStyle w:val="Heading2"/>
      </w:pPr>
      <w:r w:rsidRPr="00623716">
        <w:t>Introduction</w:t>
      </w:r>
    </w:p>
    <w:p w14:paraId="5D6B1762" w14:textId="268F279B" w:rsidR="002C49D3" w:rsidRPr="002C49D3" w:rsidRDefault="002C49D3" w:rsidP="00C94A1A">
      <w:pPr>
        <w:spacing w:before="100" w:beforeAutospacing="1" w:after="100" w:afterAutospacing="1"/>
        <w:jc w:val="both"/>
        <w:rPr>
          <w:lang w:val="en-US"/>
        </w:rPr>
      </w:pPr>
      <w:r w:rsidRPr="002C49D3">
        <w:rPr>
          <w:lang w:val="en-US"/>
        </w:rPr>
        <w:t xml:space="preserve">The concept of blockchain technology has its roots in the fields of cryptography and digital currencies. In 1991, researchers Stuart Haber and Scott </w:t>
      </w:r>
      <w:proofErr w:type="spellStart"/>
      <w:r w:rsidRPr="002C49D3">
        <w:rPr>
          <w:lang w:val="en-US"/>
        </w:rPr>
        <w:t>Stornetta</w:t>
      </w:r>
      <w:proofErr w:type="spellEnd"/>
      <w:r w:rsidRPr="002C49D3">
        <w:rPr>
          <w:lang w:val="en-US"/>
        </w:rPr>
        <w:t xml:space="preserve"> published a paper titled "How to Time-Stamp a Digital Document," which introduced the idea of using a time-stamped ledger to securely store and validate data</w:t>
      </w:r>
      <w:r w:rsidR="0028726F">
        <w:rPr>
          <w:lang w:val="en-US"/>
        </w:rPr>
        <w:t xml:space="preserve"> </w:t>
      </w:r>
      <w:r w:rsidR="0028726F">
        <w:rPr>
          <w:lang w:val="en-US"/>
        </w:rPr>
        <w:fldChar w:fldCharType="begin"/>
      </w:r>
      <w:r w:rsidR="0028726F">
        <w:rPr>
          <w:lang w:val="en-US"/>
        </w:rPr>
        <w:instrText xml:space="preserve"> ADDIN ZOTERO_ITEM CSL_CITATION {"citationID":"UI5Sl8zW","properties":{"formattedCitation":"[1]","plainCitation":"[1]","noteIndex":0},"citationItems":[{"id":67,"uris":["http://zotero.org/users/8329906/items/ETYPKMY8"],"itemData":{"id":67,"type":"article-journal","abstract":"Blockchain is one of the most important technical invention in the recent years. Blockchain is a transparent money exchange system that has transformed the way a business is conducted. Companies and tech giants have started investing significantly in the blockchain market and it is expected to be net worth of more than 3 trillion dollars in next 5 years. It has become growing popular because of its irrefutable security and ability to provide complete solution to digital identity issues. It is a digital ledger in a peer to peer network. This paper provides a background on Blockchain technology, history, it’s architecture, how it works, advantages and disadvantages and its application in different industries.","language":"en","page":"8","source":"Zotero","title":"Understanding Blockchain Technology","author":[{"family":"Sarmah","given":"Simanta Shekhar"}]}}],"schema":"https://github.com/citation-style-language/schema/raw/master/csl-citation.json"} </w:instrText>
      </w:r>
      <w:r w:rsidR="0028726F">
        <w:rPr>
          <w:lang w:val="en-US"/>
        </w:rPr>
        <w:fldChar w:fldCharType="separate"/>
      </w:r>
      <w:r w:rsidR="0028726F" w:rsidRPr="0028726F">
        <w:t>[1]</w:t>
      </w:r>
      <w:r w:rsidR="0028726F">
        <w:rPr>
          <w:lang w:val="en-US"/>
        </w:rPr>
        <w:fldChar w:fldCharType="end"/>
      </w:r>
      <w:r w:rsidRPr="002C49D3">
        <w:rPr>
          <w:lang w:val="en-US"/>
        </w:rPr>
        <w:t>. This ledger, which is the underlying structure of a blockchain, is both cryptographic and registry-based, and it is linked internally from one transaction block to the next. Several copies of the ledger are then distributed, and this process does not require a central administrator</w:t>
      </w:r>
      <w:r w:rsidR="0028726F">
        <w:rPr>
          <w:lang w:val="en-US"/>
        </w:rPr>
        <w:t xml:space="preserve"> </w:t>
      </w:r>
      <w:r w:rsidR="0028726F">
        <w:rPr>
          <w:lang w:val="en-US"/>
        </w:rPr>
        <w:fldChar w:fldCharType="begin"/>
      </w:r>
      <w:r w:rsidR="0028726F">
        <w:rPr>
          <w:lang w:val="en-US"/>
        </w:rPr>
        <w:instrText xml:space="preserve"> ADDIN ZOTERO_ITEM CSL_CITATION {"citationID":"lFOOAihB","properties":{"formattedCitation":"[2]","plainCitation":"[2]","noteIndex":0},"citationItems":[{"id":65,"uris":["http://zotero.org/users/8329906/items/SEVJHR6K"],"itemData":{"id":65,"type":"article-journal","container-title":"Artivate","DOI":"10.1353/artv.2019.0008","ISSN":"2164-7747","issue":"2","journalAbbreviation":"Artivate","language":"en","page":"21-46","source":"DOI.org (Crossref)","title":"Art and Blockchain: A Primer, History, and Taxonomy of Blockchain Use Cases in the Arts","title-short":"Art and Blockchain","volume":"8","author":[{"family":"Whitaker","given":"Amy"}],"issued":{"date-parts":[["2019"]]}}}],"schema":"https://github.com/citation-style-language/schema/raw/master/csl-citation.json"} </w:instrText>
      </w:r>
      <w:r w:rsidR="0028726F">
        <w:rPr>
          <w:lang w:val="en-US"/>
        </w:rPr>
        <w:fldChar w:fldCharType="separate"/>
      </w:r>
      <w:r w:rsidR="0028726F" w:rsidRPr="0028726F">
        <w:t>[2]</w:t>
      </w:r>
      <w:r w:rsidR="0028726F">
        <w:rPr>
          <w:lang w:val="en-US"/>
        </w:rPr>
        <w:fldChar w:fldCharType="end"/>
      </w:r>
      <w:r w:rsidRPr="002C49D3">
        <w:rPr>
          <w:lang w:val="en-US"/>
        </w:rPr>
        <w:t xml:space="preserve">. Another concept called "electronic cash" or "digital currency" was proposed by David </w:t>
      </w:r>
      <w:proofErr w:type="spellStart"/>
      <w:r w:rsidRPr="002C49D3">
        <w:rPr>
          <w:lang w:val="en-US"/>
        </w:rPr>
        <w:t>Chaum</w:t>
      </w:r>
      <w:proofErr w:type="spellEnd"/>
      <w:r w:rsidRPr="002C49D3">
        <w:rPr>
          <w:lang w:val="en-US"/>
        </w:rPr>
        <w:t xml:space="preserve"> in the 1980s, and it contributed to the development of blockchain technology. In 1997, Adam Back introduced the concept of "</w:t>
      </w:r>
      <w:proofErr w:type="spellStart"/>
      <w:r w:rsidRPr="002C49D3">
        <w:rPr>
          <w:lang w:val="en-US"/>
        </w:rPr>
        <w:t>hashcash</w:t>
      </w:r>
      <w:proofErr w:type="spellEnd"/>
      <w:r w:rsidRPr="002C49D3">
        <w:rPr>
          <w:lang w:val="en-US"/>
        </w:rPr>
        <w:t>," which offered a solution for controlling spam emails. This led to the creation of "b-money" by Wei Dai, which was based on a peer-to-peer network. Overall, the development of blockchain technology was influenced by a range of concepts and advances in the fields of cryptography, digital currencies, and peer-to-peer networks. These ideas laid the foundation for the creation of decentralized and secure networks, which are the core features of blockchain technology</w:t>
      </w:r>
      <w:r w:rsidR="0028726F">
        <w:rPr>
          <w:lang w:val="en-US"/>
        </w:rPr>
        <w:t xml:space="preserve"> </w:t>
      </w:r>
      <w:r w:rsidR="0028726F">
        <w:rPr>
          <w:lang w:val="en-US"/>
        </w:rPr>
        <w:fldChar w:fldCharType="begin"/>
      </w:r>
      <w:r w:rsidR="0028726F">
        <w:rPr>
          <w:lang w:val="en-US"/>
        </w:rPr>
        <w:instrText xml:space="preserve"> ADDIN ZOTERO_ITEM CSL_CITATION {"citationID":"KLvGv9lz","properties":{"formattedCitation":"[1]","plainCitation":"[1]","noteIndex":0},"citationItems":[{"id":67,"uris":["http://zotero.org/users/8329906/items/ETYPKMY8"],"itemData":{"id":67,"type":"article-journal","abstract":"Blockchain is one of the most important technical invention in the recent years. Blockchain is a transparent money exchange system that has transformed the way a business is conducted. Companies and tech giants have started investing significantly in the blockchain market and it is expected to be net worth of more than 3 trillion dollars in next 5 years. It has become growing popular because of its irrefutable security and ability to provide complete solution to digital identity issues. It is a digital ledger in a peer to peer network. This paper provides a background on Blockchain technology, history, it’s architecture, how it works, advantages and disadvantages and its application in different industries.","language":"en","page":"8","source":"Zotero","title":"Understanding Blockchain Technology","author":[{"family":"Sarmah","given":"Simanta Shekhar"}]}}],"schema":"https://github.com/citation-style-language/schema/raw/master/csl-citation.json"} </w:instrText>
      </w:r>
      <w:r w:rsidR="0028726F">
        <w:rPr>
          <w:lang w:val="en-US"/>
        </w:rPr>
        <w:fldChar w:fldCharType="separate"/>
      </w:r>
      <w:r w:rsidR="0028726F" w:rsidRPr="0028726F">
        <w:t>[1]</w:t>
      </w:r>
      <w:r w:rsidR="0028726F">
        <w:rPr>
          <w:lang w:val="en-US"/>
        </w:rPr>
        <w:fldChar w:fldCharType="end"/>
      </w:r>
      <w:r w:rsidRPr="002C49D3">
        <w:rPr>
          <w:lang w:val="en-US"/>
        </w:rPr>
        <w:t>.</w:t>
      </w:r>
    </w:p>
    <w:p w14:paraId="5CD5DB68" w14:textId="7F013464" w:rsidR="00F87E7E" w:rsidRDefault="00F87E7E" w:rsidP="00F87E7E">
      <w:pPr>
        <w:spacing w:before="100" w:beforeAutospacing="1" w:after="100" w:afterAutospacing="1"/>
        <w:jc w:val="both"/>
        <w:rPr>
          <w:lang w:val="en-US"/>
        </w:rPr>
      </w:pPr>
      <w:r w:rsidRPr="00F87E7E">
        <w:rPr>
          <w:lang w:val="en-US"/>
        </w:rPr>
        <w:t xml:space="preserve">In 2009, the cryptocurrency known as Bitcoin was introduced to the world. The concept of Bitcoin was first described in a 2008 paper titled "Bitcoin: A Peer-to-Peer Electronic Cash System," which was authored by an individual or group using the pseudonym Satoshi </w:t>
      </w:r>
      <w:proofErr w:type="spellStart"/>
      <w:r w:rsidRPr="00F87E7E">
        <w:rPr>
          <w:lang w:val="en-US"/>
        </w:rPr>
        <w:t>Nakamoto</w:t>
      </w:r>
      <w:proofErr w:type="spellEnd"/>
      <w:r w:rsidRPr="00F87E7E">
        <w:rPr>
          <w:lang w:val="en-US"/>
        </w:rPr>
        <w:t xml:space="preserve">. The paper proposed a system for direct online payment between two entities without the need for a third-party authority overseeing the transaction. The paper described the </w:t>
      </w:r>
      <w:r w:rsidRPr="00F87E7E">
        <w:rPr>
          <w:lang w:val="en-US"/>
        </w:rPr>
        <w:lastRenderedPageBreak/>
        <w:t xml:space="preserve">use of cryptography to create a digital currency that could not be copied and could not be spent more than once, thus solving </w:t>
      </w:r>
      <w:r>
        <w:rPr>
          <w:lang w:val="en-US"/>
        </w:rPr>
        <w:t>the problem of "double spending</w:t>
      </w:r>
      <w:r w:rsidRPr="00F87E7E">
        <w:rPr>
          <w:lang w:val="en-US"/>
        </w:rPr>
        <w:t>"</w:t>
      </w:r>
      <w:r>
        <w:rPr>
          <w:lang w:val="en-US"/>
        </w:rPr>
        <w:t xml:space="preserve">. </w:t>
      </w:r>
      <w:r w:rsidRPr="00F87E7E">
        <w:rPr>
          <w:lang w:val="en-US"/>
        </w:rPr>
        <w:t xml:space="preserve">The paper also introduced the concept of a public ledger, where transactions involving the digital currency could be traced and verified to ensure that the currency had not been spent previously. A few months after the publication of the paper, an open-source program was released to implement the Bitcoin system, and the first Bitcoin network was launched on January 3, 2009, when </w:t>
      </w:r>
      <w:proofErr w:type="spellStart"/>
      <w:r w:rsidRPr="00F87E7E">
        <w:rPr>
          <w:lang w:val="en-US"/>
        </w:rPr>
        <w:t>Nakamoto</w:t>
      </w:r>
      <w:proofErr w:type="spellEnd"/>
      <w:r w:rsidRPr="00F87E7E">
        <w:rPr>
          <w:lang w:val="en-US"/>
        </w:rPr>
        <w:t xml:space="preserve"> created the first bitcoins.</w:t>
      </w:r>
      <w:r>
        <w:rPr>
          <w:lang w:val="en-US"/>
        </w:rPr>
        <w:t xml:space="preserve"> </w:t>
      </w:r>
      <w:r w:rsidRPr="00F87E7E">
        <w:rPr>
          <w:lang w:val="en-US"/>
        </w:rPr>
        <w:t>Although the identity of the inventor of Bitcoin remains unknown, the cryptocurrency has continued to grow and gain support from a large community of users. This community has helped address various issues with the code and has contributed to the dev</w:t>
      </w:r>
      <w:r>
        <w:rPr>
          <w:lang w:val="en-US"/>
        </w:rPr>
        <w:t>elopment of the Bitcoin network</w:t>
      </w:r>
      <w:r w:rsidR="0028726F">
        <w:rPr>
          <w:lang w:val="en-US"/>
        </w:rPr>
        <w:t xml:space="preserve"> </w:t>
      </w:r>
      <w:r w:rsidR="0028726F">
        <w:rPr>
          <w:lang w:val="en-US"/>
        </w:rPr>
        <w:fldChar w:fldCharType="begin"/>
      </w:r>
      <w:r w:rsidR="0028726F">
        <w:rPr>
          <w:lang w:val="en-US"/>
        </w:rPr>
        <w:instrText xml:space="preserve"> ADDIN ZOTERO_ITEM CSL_CITATION {"citationID":"KJOqzfwu","properties":{"formattedCitation":"[2]","plainCitation":"[2]","noteIndex":0},"citationItems":[{"id":65,"uris":["http://zotero.org/users/8329906/items/SEVJHR6K"],"itemData":{"id":65,"type":"article-journal","container-title":"Artivate","DOI":"10.1353/artv.2019.0008","ISSN":"2164-7747","issue":"2","journalAbbreviation":"Artivate","language":"en","page":"21-46","source":"DOI.org (Crossref)","title":"Art and Blockchain: A Primer, History, and Taxonomy of Blockchain Use Cases in the Arts","title-short":"Art and Blockchain","volume":"8","author":[{"family":"Whitaker","given":"Amy"}],"issued":{"date-parts":[["2019"]]}}}],"schema":"https://github.com/citation-style-language/schema/raw/master/csl-citation.json"} </w:instrText>
      </w:r>
      <w:r w:rsidR="0028726F">
        <w:rPr>
          <w:lang w:val="en-US"/>
        </w:rPr>
        <w:fldChar w:fldCharType="separate"/>
      </w:r>
      <w:r w:rsidR="0028726F" w:rsidRPr="0028726F">
        <w:t>[2]</w:t>
      </w:r>
      <w:r w:rsidR="0028726F">
        <w:rPr>
          <w:lang w:val="en-US"/>
        </w:rPr>
        <w:fldChar w:fldCharType="end"/>
      </w:r>
      <w:r>
        <w:rPr>
          <w:lang w:val="en-US"/>
        </w:rPr>
        <w:t>.</w:t>
      </w:r>
    </w:p>
    <w:p w14:paraId="0270F511" w14:textId="77777777" w:rsidR="00F87E7E" w:rsidRDefault="00F87E7E" w:rsidP="0092604F">
      <w:pPr>
        <w:keepNext/>
        <w:spacing w:before="100" w:beforeAutospacing="1" w:after="100" w:afterAutospacing="1"/>
        <w:jc w:val="center"/>
      </w:pPr>
      <w:r>
        <w:rPr>
          <w:noProof/>
          <w:lang w:val="el-GR" w:eastAsia="el-GR"/>
        </w:rPr>
        <w:drawing>
          <wp:inline distT="0" distB="0" distL="0" distR="0" wp14:anchorId="3D8B5200" wp14:editId="24D58EDC">
            <wp:extent cx="5192202" cy="3027068"/>
            <wp:effectExtent l="0" t="0" r="889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tcoin struct.png"/>
                    <pic:cNvPicPr/>
                  </pic:nvPicPr>
                  <pic:blipFill>
                    <a:blip r:embed="rId9">
                      <a:extLst>
                        <a:ext uri="{28A0092B-C50C-407E-A947-70E740481C1C}">
                          <a14:useLocalDpi xmlns:a14="http://schemas.microsoft.com/office/drawing/2010/main" val="0"/>
                        </a:ext>
                      </a:extLst>
                    </a:blip>
                    <a:stretch>
                      <a:fillRect/>
                    </a:stretch>
                  </pic:blipFill>
                  <pic:spPr>
                    <a:xfrm>
                      <a:off x="0" y="0"/>
                      <a:ext cx="5255132" cy="3063757"/>
                    </a:xfrm>
                    <a:prstGeom prst="rect">
                      <a:avLst/>
                    </a:prstGeom>
                  </pic:spPr>
                </pic:pic>
              </a:graphicData>
            </a:graphic>
          </wp:inline>
        </w:drawing>
      </w:r>
    </w:p>
    <w:p w14:paraId="782717B5" w14:textId="499442B8" w:rsidR="00F87E7E" w:rsidRPr="00F87E7E" w:rsidRDefault="00F87E7E" w:rsidP="00F87E7E">
      <w:pPr>
        <w:pStyle w:val="Caption"/>
        <w:rPr>
          <w:lang w:val="en-US"/>
        </w:rPr>
      </w:pPr>
      <w:r>
        <w:t xml:space="preserve">Figure </w:t>
      </w:r>
      <w:r>
        <w:fldChar w:fldCharType="begin"/>
      </w:r>
      <w:r>
        <w:instrText xml:space="preserve"> SEQ Figure \* ARABIC </w:instrText>
      </w:r>
      <w:r>
        <w:fldChar w:fldCharType="separate"/>
      </w:r>
      <w:r w:rsidR="00907C4B">
        <w:rPr>
          <w:noProof/>
        </w:rPr>
        <w:t>1</w:t>
      </w:r>
      <w:r>
        <w:fldChar w:fldCharType="end"/>
      </w:r>
      <w:r>
        <w:t>: Structure of Bitcoin</w:t>
      </w:r>
    </w:p>
    <w:p w14:paraId="712BCE1D" w14:textId="480E50B4" w:rsidR="00F87E7E" w:rsidRDefault="00F87E7E" w:rsidP="00C94A1A">
      <w:pPr>
        <w:spacing w:before="100" w:beforeAutospacing="1" w:after="100" w:afterAutospacing="1"/>
        <w:jc w:val="both"/>
      </w:pPr>
      <w:r w:rsidRPr="00F87E7E">
        <w:t xml:space="preserve">Satoshi </w:t>
      </w:r>
      <w:proofErr w:type="spellStart"/>
      <w:r w:rsidRPr="00F87E7E">
        <w:t>Nakamoto</w:t>
      </w:r>
      <w:proofErr w:type="spellEnd"/>
      <w:r w:rsidRPr="00F87E7E">
        <w:t xml:space="preserve">, the inventor of Bitcoin, took the idea of a distributed ledger from the research of Stuart Haber and Scott </w:t>
      </w:r>
      <w:proofErr w:type="spellStart"/>
      <w:r w:rsidRPr="00F87E7E">
        <w:t>Stornetta</w:t>
      </w:r>
      <w:proofErr w:type="spellEnd"/>
      <w:r w:rsidRPr="00F87E7E">
        <w:t xml:space="preserve"> and added a financial incentive to maintain linked copies of the ledger. </w:t>
      </w:r>
      <w:proofErr w:type="spellStart"/>
      <w:r w:rsidRPr="00F87E7E">
        <w:t>Nakamoto's</w:t>
      </w:r>
      <w:proofErr w:type="spellEnd"/>
      <w:r w:rsidRPr="00F87E7E">
        <w:t xml:space="preserve"> key contribution was the invention of "mining," which allowed people to earn bitcoins by solving mathematical puzzles associated with verifying transactions in a block. This reward for contributing to the development of the blockchain acts as an incentive, making it resistant to counterfeiting in a decentralized environment.</w:t>
      </w:r>
    </w:p>
    <w:p w14:paraId="683ADE48" w14:textId="68C163C7" w:rsidR="0092604F" w:rsidRDefault="0092604F" w:rsidP="00C94A1A">
      <w:pPr>
        <w:spacing w:before="100" w:beforeAutospacing="1" w:after="100" w:afterAutospacing="1"/>
        <w:jc w:val="both"/>
      </w:pPr>
      <w:r w:rsidRPr="0092604F">
        <w:t xml:space="preserve">The addition of mining by </w:t>
      </w:r>
      <w:proofErr w:type="spellStart"/>
      <w:r w:rsidRPr="0092604F">
        <w:t>Nakamoto</w:t>
      </w:r>
      <w:proofErr w:type="spellEnd"/>
      <w:r w:rsidRPr="0092604F">
        <w:t xml:space="preserve"> ushered in a subsequent wave of cryptocurrencies whose progress moved very slowly for several years.</w:t>
      </w:r>
    </w:p>
    <w:p w14:paraId="6B0D5927" w14:textId="77777777" w:rsidR="0092604F" w:rsidRDefault="0092604F" w:rsidP="0092604F">
      <w:pPr>
        <w:keepNext/>
        <w:spacing w:before="100" w:beforeAutospacing="1" w:after="100" w:afterAutospacing="1"/>
        <w:jc w:val="center"/>
      </w:pPr>
      <w:r>
        <w:rPr>
          <w:noProof/>
          <w:lang w:val="el-GR" w:eastAsia="el-GR"/>
        </w:rPr>
        <w:lastRenderedPageBreak/>
        <w:drawing>
          <wp:inline distT="0" distB="0" distL="0" distR="0" wp14:anchorId="71BCA242" wp14:editId="6CA9A7FF">
            <wp:extent cx="3212072" cy="2184757"/>
            <wp:effectExtent l="0" t="0" r="762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g.png"/>
                    <pic:cNvPicPr/>
                  </pic:nvPicPr>
                  <pic:blipFill>
                    <a:blip r:embed="rId10">
                      <a:extLst>
                        <a:ext uri="{28A0092B-C50C-407E-A947-70E740481C1C}">
                          <a14:useLocalDpi xmlns:a14="http://schemas.microsoft.com/office/drawing/2010/main" val="0"/>
                        </a:ext>
                      </a:extLst>
                    </a:blip>
                    <a:stretch>
                      <a:fillRect/>
                    </a:stretch>
                  </pic:blipFill>
                  <pic:spPr>
                    <a:xfrm>
                      <a:off x="0" y="0"/>
                      <a:ext cx="3212072" cy="2184757"/>
                    </a:xfrm>
                    <a:prstGeom prst="rect">
                      <a:avLst/>
                    </a:prstGeom>
                  </pic:spPr>
                </pic:pic>
              </a:graphicData>
            </a:graphic>
          </wp:inline>
        </w:drawing>
      </w:r>
    </w:p>
    <w:p w14:paraId="5E1DBB7B" w14:textId="0D61A27B" w:rsidR="0092604F" w:rsidRDefault="0092604F" w:rsidP="0092604F">
      <w:pPr>
        <w:pStyle w:val="Caption"/>
      </w:pPr>
      <w:r>
        <w:t xml:space="preserve">Figure </w:t>
      </w:r>
      <w:r>
        <w:fldChar w:fldCharType="begin"/>
      </w:r>
      <w:r>
        <w:instrText xml:space="preserve"> SEQ Figure \* ARABIC </w:instrText>
      </w:r>
      <w:r>
        <w:fldChar w:fldCharType="separate"/>
      </w:r>
      <w:r w:rsidR="00907C4B">
        <w:rPr>
          <w:noProof/>
        </w:rPr>
        <w:t>2</w:t>
      </w:r>
      <w:r>
        <w:fldChar w:fldCharType="end"/>
      </w:r>
      <w:r>
        <w:t>: Bitcoin mining</w:t>
      </w:r>
    </w:p>
    <w:p w14:paraId="57144FD9" w14:textId="77777777" w:rsidR="0092604F" w:rsidRPr="0092604F" w:rsidRDefault="0092604F" w:rsidP="0092604F"/>
    <w:p w14:paraId="45F99864" w14:textId="27C57630" w:rsidR="00F770A7" w:rsidRDefault="00845550" w:rsidP="00C94A1A">
      <w:pPr>
        <w:spacing w:before="100" w:beforeAutospacing="1" w:after="100" w:afterAutospacing="1"/>
        <w:jc w:val="both"/>
        <w:rPr>
          <w:lang w:val="en-US"/>
        </w:rPr>
      </w:pPr>
      <w:r>
        <w:t xml:space="preserve">After five years </w:t>
      </w:r>
      <w:r w:rsidR="00B7090F">
        <w:t xml:space="preserve">from the first block of the Bitcoin blockchain, a second generation of blockchain named </w:t>
      </w:r>
      <w:proofErr w:type="spellStart"/>
      <w:r w:rsidR="00B7090F">
        <w:t>Ethereum</w:t>
      </w:r>
      <w:proofErr w:type="spellEnd"/>
      <w:r w:rsidR="00B7090F">
        <w:t xml:space="preserve"> was introduced</w:t>
      </w:r>
      <w:r w:rsidR="007D7B7F">
        <w:t xml:space="preserve"> </w:t>
      </w:r>
      <w:r w:rsidR="007D7B7F">
        <w:fldChar w:fldCharType="begin"/>
      </w:r>
      <w:r w:rsidR="0028726F">
        <w:instrText xml:space="preserve"> ADDIN ZOTERO_ITEM CSL_CITATION {"citationID":"i8WEvMOc","properties":{"formattedCitation":"[3]","plainCitation":"[3]","noteIndex":0},"citationItems":[{"id":99,"uris":["http://zotero.org/users/8329906/items/DU6HEUBU"],"itemData":{"id":99,"type":"article-journal","language":"en","page":"36","source":"Zotero","title":"A NEXT GENERATION SMART CONTRACT &amp; DECENTRALIZED APPLICATION PLATFORM","author":[{"family":"Buterin","given":"Vitalik"}],"issued":{"date-parts":[["2014"]]}}}],"schema":"https://github.com/citation-style-language/schema/raw/master/csl-citation.json"} </w:instrText>
      </w:r>
      <w:r w:rsidR="007D7B7F">
        <w:fldChar w:fldCharType="separate"/>
      </w:r>
      <w:r w:rsidR="0028726F" w:rsidRPr="0028726F">
        <w:t>[3]</w:t>
      </w:r>
      <w:r w:rsidR="007D7B7F">
        <w:fldChar w:fldCharType="end"/>
      </w:r>
      <w:r w:rsidR="00B7090F">
        <w:t xml:space="preserve">. In 2014, Ethereum blockchain enabled developers to execute smart contracts. </w:t>
      </w:r>
      <w:r w:rsidR="00FB2EEF" w:rsidRPr="00FB2EEF">
        <w:t>Smart contracts</w:t>
      </w:r>
      <w:r w:rsidR="00FB2EEF">
        <w:t>,</w:t>
      </w:r>
      <w:r w:rsidR="00FB2EEF" w:rsidRPr="00FB2EEF">
        <w:t xml:space="preserve"> are </w:t>
      </w:r>
      <w:r w:rsidR="00FB2EEF">
        <w:rPr>
          <w:lang w:val="en-US"/>
        </w:rPr>
        <w:t xml:space="preserve">in essence, </w:t>
      </w:r>
      <w:r w:rsidR="00FB2EEF" w:rsidRPr="00FB2EEF">
        <w:rPr>
          <w:bCs/>
        </w:rPr>
        <w:t xml:space="preserve">programs stored on a blockchain that </w:t>
      </w:r>
      <w:r w:rsidR="00FB2EEF">
        <w:rPr>
          <w:bCs/>
        </w:rPr>
        <w:t>executes</w:t>
      </w:r>
      <w:r w:rsidR="00FB2EEF" w:rsidRPr="00FB2EEF">
        <w:rPr>
          <w:bCs/>
        </w:rPr>
        <w:t xml:space="preserve"> when predetermined conditions are met</w:t>
      </w:r>
      <w:r w:rsidR="00FB2EEF">
        <w:t>. Once these conditions</w:t>
      </w:r>
      <w:r w:rsidR="00FB2EEF" w:rsidRPr="00FB2EEF">
        <w:rPr>
          <w:lang w:val="en-US"/>
        </w:rPr>
        <w:t xml:space="preserve"> </w:t>
      </w:r>
      <w:r w:rsidR="00FB2EEF">
        <w:rPr>
          <w:lang w:val="en-US"/>
        </w:rPr>
        <w:t>are satisfied, a transaction is executed.</w:t>
      </w:r>
      <w:r w:rsidR="00FB2EEF">
        <w:t xml:space="preserve"> With the integration of smart contracts on blockchain, </w:t>
      </w:r>
      <w:r w:rsidR="00FB2EEF">
        <w:rPr>
          <w:lang w:val="en-US"/>
        </w:rPr>
        <w:t xml:space="preserve">developers can </w:t>
      </w:r>
      <w:r w:rsidR="00B7090F">
        <w:t>create financial applications that use tokens such as cryptocurrencies.</w:t>
      </w:r>
      <w:r w:rsidR="00701E21">
        <w:t xml:space="preserve"> As the technology of the distributed ledger advances, more </w:t>
      </w:r>
      <w:r w:rsidR="00701E21">
        <w:rPr>
          <w:lang w:val="en-US"/>
        </w:rPr>
        <w:t>notions have been developed and came to the foreground. In the recent time, anyone holding digital or even physical assets, can convert them into a digital token using the blockchain technology. This cost effective concept simplifies the process of exchanging any value between entities</w:t>
      </w:r>
      <w:r w:rsidR="000264DB">
        <w:rPr>
          <w:lang w:val="en-US"/>
        </w:rPr>
        <w:t xml:space="preserve"> </w:t>
      </w:r>
      <w:r w:rsidR="00981762">
        <w:rPr>
          <w:lang w:val="en-US"/>
        </w:rPr>
        <w:fldChar w:fldCharType="begin"/>
      </w:r>
      <w:r w:rsidR="0028726F">
        <w:rPr>
          <w:lang w:val="en-US"/>
        </w:rPr>
        <w:instrText xml:space="preserve"> ADDIN ZOTERO_ITEM CSL_CITATION {"citationID":"cQwm5qmJ","properties":{"formattedCitation":"[4]","plainCitation":"[4]","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rPr>
          <w:lang w:val="en-US"/>
        </w:rPr>
        <w:fldChar w:fldCharType="separate"/>
      </w:r>
      <w:r w:rsidR="0028726F" w:rsidRPr="0028726F">
        <w:t>[4]</w:t>
      </w:r>
      <w:r w:rsidR="00981762">
        <w:rPr>
          <w:lang w:val="en-US"/>
        </w:rPr>
        <w:fldChar w:fldCharType="end"/>
      </w:r>
      <w:r w:rsidR="000264DB">
        <w:rPr>
          <w:lang w:val="en-US"/>
        </w:rPr>
        <w:t>.</w:t>
      </w:r>
    </w:p>
    <w:p w14:paraId="5EC76017" w14:textId="7D6D5A90" w:rsidR="0037654F" w:rsidRDefault="00766395" w:rsidP="00C94A1A">
      <w:pPr>
        <w:spacing w:before="100" w:beforeAutospacing="1" w:after="100" w:afterAutospacing="1"/>
        <w:jc w:val="both"/>
        <w:rPr>
          <w:lang w:val="en-US"/>
        </w:rPr>
      </w:pPr>
      <w:r>
        <w:rPr>
          <w:lang w:val="en-US"/>
        </w:rPr>
        <w:t xml:space="preserve">According to the laws designed for the internet in the decade of 2000, concerning the intellectual property licensing, </w:t>
      </w:r>
      <w:r w:rsidR="000264DB">
        <w:rPr>
          <w:lang w:val="en-US"/>
        </w:rPr>
        <w:t>people who buy digital goods do not actually own them but instead the</w:t>
      </w:r>
      <w:r w:rsidR="00CF542C">
        <w:rPr>
          <w:lang w:val="en-US"/>
        </w:rPr>
        <w:t xml:space="preserve">y are simply users </w:t>
      </w:r>
      <w:r w:rsidR="007D7B7F">
        <w:rPr>
          <w:lang w:val="en-US"/>
        </w:rPr>
        <w:fldChar w:fldCharType="begin"/>
      </w:r>
      <w:r w:rsidR="0028726F">
        <w:rPr>
          <w:lang w:val="en-US"/>
        </w:rPr>
        <w:instrText xml:space="preserve"> ADDIN ZOTERO_ITEM CSL_CITATION {"citationID":"P7HMDdy8","properties":{"formattedCitation":"[5]","plainCitation":"[5]","noteIndex":0},"citationItems":[{"id":108,"uris":["http://zotero.org/users/8329906/items/K68IR63R"],"itemData":{"id":108,"type":"article-journal","container-title":"Indiana Law Journal","journalAbbreviation":"Ind. L.J.","page":"1261","title":"Tokenized: The Law of Non-Fungible Tokens and Unique Digital Property","title-short":"Tokenized","volume":"97","author":[{"family":"Fairfield","given":"Joshua A. T."}],"issued":{"date-parts":[["2022"]]}}}],"schema":"https://github.com/citation-style-language/schema/raw/master/csl-citation.json"} </w:instrText>
      </w:r>
      <w:r w:rsidR="007D7B7F">
        <w:rPr>
          <w:lang w:val="en-US"/>
        </w:rPr>
        <w:fldChar w:fldCharType="separate"/>
      </w:r>
      <w:r w:rsidR="0028726F" w:rsidRPr="0028726F">
        <w:t>[5]</w:t>
      </w:r>
      <w:r w:rsidR="007D7B7F">
        <w:rPr>
          <w:lang w:val="en-US"/>
        </w:rPr>
        <w:fldChar w:fldCharType="end"/>
      </w:r>
      <w:r w:rsidR="000264DB">
        <w:rPr>
          <w:lang w:val="en-US"/>
        </w:rPr>
        <w:t>. One of the concepts of Ethereum blockchain technology that has been developed, is the ERC-721 (Ethereum Request for Comments) standard for Ethereum-based tokens.</w:t>
      </w:r>
      <w:r w:rsidR="001E4D8A">
        <w:rPr>
          <w:lang w:val="en-US"/>
        </w:rPr>
        <w:t xml:space="preserve"> The ERC-721 specifies the standard token interface with providing a model implementation for non-fungible tokens (NFT)</w:t>
      </w:r>
      <w:r w:rsidR="00E05751">
        <w:rPr>
          <w:lang w:val="en-US"/>
        </w:rPr>
        <w:t xml:space="preserve"> </w:t>
      </w:r>
      <w:r w:rsidR="00E05751">
        <w:rPr>
          <w:lang w:val="en-US"/>
        </w:rPr>
        <w:fldChar w:fldCharType="begin"/>
      </w:r>
      <w:r w:rsidR="0028726F">
        <w:rPr>
          <w:lang w:val="en-US"/>
        </w:rPr>
        <w:instrText xml:space="preserve"> ADDIN ZOTERO_ITEM CSL_CITATION {"citationID":"45XJMiwL","properties":{"formattedCitation":"[6]","plainCitation":"[6]","noteIndex":0},"citationItems":[{"id":105,"uris":["http://zotero.org/users/8329906/items/QYK9QAKB"],"itemData":{"id":105,"type":"paper-conference","abstract":"Non-fungible tokens (NFTs) as a decentralized proof of ownership represent one of the main reasons why Ethereum is a disruptive technology. This paper presents the first systematic study of the interactions occurring in a number of NFT ecosystems. We illustrate how to retrieve transaction data available on the blockchain and structure it as a graph-based model. Thanks to this methodology, we are able to study for the first time the topological structure of NFT networks and show that their properties (degree distribution and others) are similar to those of interaction graphs in social networks. Time-dependent analysis metrics, useful to characterize market influencers and interactions between different wallets, are also introduced. Based on those, we identify across a number of NFT networks the widespread presence of both investors accumulating NFTs and individuals who make large profits.","container-title":"2021 IEEE International Conference on Blockchain (Blockchain)","DOI":"10.1109/Blockchain53845.2021.00033","event-title":"2021 IEEE International Conference on Blockchain (Blockchain)","page":"188-195","source":"IEEE Xplore","title":"Networks of Ethereum Non-Fungible Tokens: A graph-based analysis of the ERC-721 ecosystem","title-short":"Networks of Ethereum Non-Fungible Tokens","author":[{"family":"Casale-Brunet","given":"S."},{"family":"Ribeca","given":"P."},{"family":"Doyle","given":"P."},{"family":"Mattavelli","given":"M."}],"issued":{"date-parts":[["2021",9]]}}}],"schema":"https://github.com/citation-style-language/schema/raw/master/csl-citation.json"} </w:instrText>
      </w:r>
      <w:r w:rsidR="00E05751">
        <w:rPr>
          <w:lang w:val="en-US"/>
        </w:rPr>
        <w:fldChar w:fldCharType="separate"/>
      </w:r>
      <w:r w:rsidR="0028726F" w:rsidRPr="0028726F">
        <w:t>[6]</w:t>
      </w:r>
      <w:r w:rsidR="00E05751">
        <w:rPr>
          <w:lang w:val="en-US"/>
        </w:rPr>
        <w:fldChar w:fldCharType="end"/>
      </w:r>
      <w:r w:rsidR="001E4D8A">
        <w:rPr>
          <w:lang w:val="en-US"/>
        </w:rPr>
        <w:t>. NFT can represent the ownership of physical or non-physical assets in a decentralized way</w:t>
      </w:r>
      <w:r w:rsidR="00CF542C">
        <w:rPr>
          <w:lang w:val="en-US"/>
        </w:rPr>
        <w:t xml:space="preserve"> </w:t>
      </w:r>
      <w:r w:rsidR="007D7B7F">
        <w:rPr>
          <w:lang w:val="en-US"/>
        </w:rPr>
        <w:fldChar w:fldCharType="begin"/>
      </w:r>
      <w:r w:rsidR="0028726F">
        <w:rPr>
          <w:lang w:val="en-US"/>
        </w:rPr>
        <w:instrText xml:space="preserve"> ADDIN ZOTERO_ITEM CSL_CITATION {"citationID":"5xuyJKSQ","properties":{"formattedCitation":"[7]","plainCitation":"[7]","noteIndex":0},"citationItems":[{"id":111,"uris":["http://zotero.org/users/8329906/items/MGJUU3L5"],"itemData":{"id":111,"type":"article-journal","title":"Property-based testing of ERC-721 Ethereum smart contracts","author":[{"family":"Figueiredo Novo","given":"Isac Daniel","non-dropping-particle":"de"}]}}],"schema":"https://github.com/citation-style-language/schema/raw/master/csl-citation.json"} </w:instrText>
      </w:r>
      <w:r w:rsidR="007D7B7F">
        <w:rPr>
          <w:lang w:val="en-US"/>
        </w:rPr>
        <w:fldChar w:fldCharType="separate"/>
      </w:r>
      <w:r w:rsidR="0028726F" w:rsidRPr="0028726F">
        <w:t>[7]</w:t>
      </w:r>
      <w:r w:rsidR="007D7B7F">
        <w:rPr>
          <w:lang w:val="en-US"/>
        </w:rPr>
        <w:fldChar w:fldCharType="end"/>
      </w:r>
      <w:r w:rsidR="0037654F">
        <w:rPr>
          <w:lang w:val="en-US"/>
        </w:rPr>
        <w:t xml:space="preserve">. One of the first application of NFTs that made this standard viral, was digital art such as </w:t>
      </w:r>
      <w:proofErr w:type="spellStart"/>
      <w:r w:rsidR="0037654F">
        <w:rPr>
          <w:lang w:val="en-US"/>
        </w:rPr>
        <w:t>CryptoPunks</w:t>
      </w:r>
      <w:proofErr w:type="spellEnd"/>
      <w:r w:rsidR="00CF542C">
        <w:rPr>
          <w:lang w:val="en-US"/>
        </w:rPr>
        <w:t xml:space="preserve"> </w:t>
      </w:r>
      <w:r w:rsidR="007D7B7F">
        <w:rPr>
          <w:lang w:val="en-US"/>
        </w:rPr>
        <w:fldChar w:fldCharType="begin"/>
      </w:r>
      <w:r w:rsidR="0028726F">
        <w:rPr>
          <w:lang w:val="en-US"/>
        </w:rPr>
        <w:instrText xml:space="preserve"> ADDIN ZOTERO_ITEM CSL_CITATION {"citationID":"N9U65xII","properties":{"formattedCitation":"[8]","plainCitation":"[8]","noteIndex":0},"citationItems":[{"id":113,"uris":["http://zotero.org/users/8329906/items/KET222XB"],"itemData":{"id":113,"type":"article-journal","container-title":"Available at SSRN","title":"The Cryptic Case of the CryptoPunks Licenses: The Mystery Over the Licenses for CryptoPunks NFTs","author":[{"family":"Lee","given":"Edward"}],"issued":{"date-parts":[["2021"]]}}}],"schema":"https://github.com/citation-style-language/schema/raw/master/csl-citation.json"} </w:instrText>
      </w:r>
      <w:r w:rsidR="007D7B7F">
        <w:rPr>
          <w:lang w:val="en-US"/>
        </w:rPr>
        <w:fldChar w:fldCharType="separate"/>
      </w:r>
      <w:r w:rsidR="0028726F" w:rsidRPr="0028726F">
        <w:t>[8]</w:t>
      </w:r>
      <w:r w:rsidR="007D7B7F">
        <w:rPr>
          <w:lang w:val="en-US"/>
        </w:rPr>
        <w:fldChar w:fldCharType="end"/>
      </w:r>
      <w:r w:rsidR="0037654F">
        <w:rPr>
          <w:lang w:val="en-US"/>
        </w:rPr>
        <w:t>.</w:t>
      </w:r>
    </w:p>
    <w:p w14:paraId="34008907" w14:textId="7CE529C6" w:rsidR="00B45B2F" w:rsidRPr="005061FF" w:rsidRDefault="00B45B2F" w:rsidP="00C94A1A">
      <w:pPr>
        <w:spacing w:before="100" w:beforeAutospacing="1" w:after="100" w:afterAutospacing="1"/>
        <w:jc w:val="both"/>
        <w:rPr>
          <w:lang w:val="en-US"/>
        </w:rPr>
      </w:pPr>
      <w:r>
        <w:rPr>
          <w:lang w:val="en-US"/>
        </w:rPr>
        <w:t>In the current work, an application concept is proposed that enables users to create NFT</w:t>
      </w:r>
      <w:r w:rsidR="005061FF">
        <w:rPr>
          <w:lang w:val="en-US"/>
        </w:rPr>
        <w:t>s for their digital art. The digital art is stored in a decentralized way and also, users are able to verify the validity of the owners’ NFTs with the use of cryptographic techniques.</w:t>
      </w:r>
    </w:p>
    <w:p w14:paraId="4364AD6E" w14:textId="3E35BC38" w:rsidR="0037654F" w:rsidRDefault="00B45B2F" w:rsidP="00C94A1A">
      <w:pPr>
        <w:spacing w:before="100" w:beforeAutospacing="1" w:after="100" w:afterAutospacing="1"/>
        <w:jc w:val="both"/>
        <w:rPr>
          <w:lang w:val="en-US"/>
        </w:rPr>
      </w:pPr>
      <w:r>
        <w:rPr>
          <w:lang w:val="en-US"/>
        </w:rPr>
        <w:t xml:space="preserve">The work is structured as follows: </w:t>
      </w:r>
      <w:r w:rsidR="00585EF3">
        <w:rPr>
          <w:lang w:val="en-US"/>
        </w:rPr>
        <w:t>Section</w:t>
      </w:r>
      <w:r>
        <w:rPr>
          <w:lang w:val="en-US"/>
        </w:rPr>
        <w:t xml:space="preserve"> </w:t>
      </w:r>
      <w:r w:rsidR="008303DE">
        <w:rPr>
          <w:lang w:val="en-US"/>
        </w:rPr>
        <w:t xml:space="preserve">II </w:t>
      </w:r>
      <w:r>
        <w:rPr>
          <w:lang w:val="en-US"/>
        </w:rPr>
        <w:t xml:space="preserve">presents </w:t>
      </w:r>
      <w:r w:rsidR="00AC44B9">
        <w:rPr>
          <w:lang w:val="en-US"/>
        </w:rPr>
        <w:t xml:space="preserve">an analysis </w:t>
      </w:r>
      <w:r w:rsidR="00585EF3">
        <w:rPr>
          <w:lang w:val="en-US"/>
        </w:rPr>
        <w:t xml:space="preserve">on the blockchain technology. </w:t>
      </w:r>
      <w:r w:rsidR="008303DE">
        <w:rPr>
          <w:lang w:val="en-US"/>
        </w:rPr>
        <w:t>A brief description on consensus mechanisms is included in Section III</w:t>
      </w:r>
      <w:r w:rsidR="00CF2E1C">
        <w:rPr>
          <w:lang w:val="en-US"/>
        </w:rPr>
        <w:t xml:space="preserve">. </w:t>
      </w:r>
      <w:r w:rsidR="00585EF3">
        <w:rPr>
          <w:lang w:val="en-US"/>
        </w:rPr>
        <w:t xml:space="preserve">In Section </w:t>
      </w:r>
      <w:r w:rsidR="008303DE">
        <w:rPr>
          <w:lang w:val="en-US"/>
        </w:rPr>
        <w:t>IV</w:t>
      </w:r>
      <w:r w:rsidR="00585EF3">
        <w:rPr>
          <w:lang w:val="en-US"/>
        </w:rPr>
        <w:t>, the technology of Inter</w:t>
      </w:r>
      <w:r w:rsidR="00C9290C">
        <w:rPr>
          <w:lang w:val="en-US"/>
        </w:rPr>
        <w:t>p</w:t>
      </w:r>
      <w:r w:rsidR="00585EF3">
        <w:rPr>
          <w:lang w:val="en-US"/>
        </w:rPr>
        <w:t xml:space="preserve">lanetary File System (IPFS) is analyzed. Section </w:t>
      </w:r>
      <w:r w:rsidR="008303DE">
        <w:rPr>
          <w:lang w:val="en-US"/>
        </w:rPr>
        <w:t>V</w:t>
      </w:r>
      <w:r w:rsidR="00585EF3">
        <w:rPr>
          <w:lang w:val="en-US"/>
        </w:rPr>
        <w:t xml:space="preserve"> presents a description of </w:t>
      </w:r>
      <w:r>
        <w:rPr>
          <w:lang w:val="en-US"/>
        </w:rPr>
        <w:t>the</w:t>
      </w:r>
      <w:r w:rsidR="005061FF">
        <w:rPr>
          <w:lang w:val="en-US"/>
        </w:rPr>
        <w:t xml:space="preserve"> </w:t>
      </w:r>
      <w:r w:rsidR="00526150">
        <w:rPr>
          <w:lang w:val="en-US"/>
        </w:rPr>
        <w:t>design</w:t>
      </w:r>
      <w:r w:rsidR="005061FF">
        <w:rPr>
          <w:lang w:val="en-US"/>
        </w:rPr>
        <w:t xml:space="preserve"> of the p</w:t>
      </w:r>
      <w:r w:rsidR="00585EF3">
        <w:rPr>
          <w:lang w:val="en-US"/>
        </w:rPr>
        <w:t xml:space="preserve">roposed solution. In Section </w:t>
      </w:r>
      <w:r w:rsidR="008303DE">
        <w:rPr>
          <w:lang w:val="en-US"/>
        </w:rPr>
        <w:t>VI</w:t>
      </w:r>
      <w:r w:rsidR="00585EF3">
        <w:rPr>
          <w:lang w:val="en-US"/>
        </w:rPr>
        <w:t>,</w:t>
      </w:r>
      <w:r w:rsidR="005061FF">
        <w:rPr>
          <w:lang w:val="en-US"/>
        </w:rPr>
        <w:t xml:space="preserve"> the implementation of the solution, as well as, the complete protocol is analyzed.</w:t>
      </w:r>
      <w:r w:rsidR="00585EF3">
        <w:rPr>
          <w:lang w:val="en-US"/>
        </w:rPr>
        <w:t xml:space="preserve"> In Section </w:t>
      </w:r>
      <w:r w:rsidR="008303DE">
        <w:rPr>
          <w:lang w:val="en-US"/>
        </w:rPr>
        <w:t>VII</w:t>
      </w:r>
      <w:r w:rsidR="00585EF3">
        <w:rPr>
          <w:lang w:val="en-US"/>
        </w:rPr>
        <w:t>,</w:t>
      </w:r>
      <w:r w:rsidR="00980070">
        <w:rPr>
          <w:lang w:val="en-US"/>
        </w:rPr>
        <w:t xml:space="preserve"> results and future work will be discussed.</w:t>
      </w:r>
    </w:p>
    <w:p w14:paraId="1A4A95A9" w14:textId="280ED5B0" w:rsidR="00585EF3" w:rsidRDefault="00585EF3" w:rsidP="00585EF3">
      <w:pPr>
        <w:pStyle w:val="Heading2"/>
      </w:pPr>
      <w:r>
        <w:lastRenderedPageBreak/>
        <w:t>Blockchain technology</w:t>
      </w:r>
    </w:p>
    <w:p w14:paraId="5EE691AD" w14:textId="3C0F8F4D" w:rsidR="00585EF3" w:rsidRDefault="00585EF3" w:rsidP="00C94A1A">
      <w:pPr>
        <w:spacing w:before="100" w:beforeAutospacing="1" w:after="100" w:afterAutospacing="1"/>
        <w:jc w:val="both"/>
      </w:pPr>
      <w:r>
        <w:rPr>
          <w:lang w:val="en-US"/>
        </w:rPr>
        <w:t xml:space="preserve">Monetary </w:t>
      </w:r>
      <w:r w:rsidRPr="00585EF3">
        <w:t>transactions between entities are typically managed by a third party. For example, when two people want to transfer money or make an electronic payment, they need a bank or credit card company to verify the transaction and carry it out. This is not only true in the financial sector, but also in other areas such as music or software distribution. In all these cases, there is a central third party</w:t>
      </w:r>
      <w:r w:rsidR="005D1A28">
        <w:t xml:space="preserve"> authority</w:t>
      </w:r>
      <w:r w:rsidRPr="00585EF3">
        <w:t xml:space="preserve"> that gathers information and uses it to con</w:t>
      </w:r>
      <w:r w:rsidR="005D1A28">
        <w:t>t</w:t>
      </w:r>
      <w:r w:rsidR="0028726F">
        <w:t xml:space="preserve">rol and manage the transaction </w:t>
      </w:r>
      <w:r w:rsidR="0028726F">
        <w:fldChar w:fldCharType="begin"/>
      </w:r>
      <w:r w:rsidR="0028726F">
        <w:instrText xml:space="preserve"> ADDIN ZOTERO_ITEM CSL_CITATION {"citationID":"ttjZOykJ","properties":{"formattedCitation":"[9]","plainCitation":"[9]","noteIndex":0},"citationItems":[{"id":71,"uris":["http://zotero.org/users/8329906/items/VFHCLKKN"],"itemData":{"id":71,"type":"article-journal","container-title":"PLOS ONE","DOI":"10.1371/journal.pone.0163477","ISSN":"1932-6203","issue":"10","journalAbbreviation":"PLoS ONE","language":"en","page":"e0163477","source":"DOI.org (Crossref)","title":"Where Is Current Research on Blockchain Technology?—A Systematic Review","title-short":"Where Is Current Research on Blockchain Technology?","volume":"11","author":[{"family":"Yli-Huumo","given":"Jesse"},{"family":"Ko","given":"Deokyoon"},{"family":"Choi","given":"Sujin"},{"family":"Park","given":"Sooyong"},{"family":"Smolander","given":"Kari"}],"editor":[{"family":"Song","given":"Houbing"}],"issued":{"date-parts":[["2016",10,3]]}}}],"schema":"https://github.com/citation-style-language/schema/raw/master/csl-citation.json"} </w:instrText>
      </w:r>
      <w:r w:rsidR="0028726F">
        <w:fldChar w:fldCharType="separate"/>
      </w:r>
      <w:r w:rsidR="0028726F" w:rsidRPr="0028726F">
        <w:t>[9]</w:t>
      </w:r>
      <w:r w:rsidR="0028726F">
        <w:fldChar w:fldCharType="end"/>
      </w:r>
      <w:r w:rsidR="0028726F">
        <w:t>.</w:t>
      </w:r>
    </w:p>
    <w:p w14:paraId="0F55578C" w14:textId="36C311BE" w:rsidR="00585EF3" w:rsidRDefault="005D1A28" w:rsidP="00C94A1A">
      <w:pPr>
        <w:spacing w:before="100" w:beforeAutospacing="1" w:after="100" w:afterAutospacing="1"/>
        <w:jc w:val="both"/>
      </w:pPr>
      <w:r w:rsidRPr="005D1A28">
        <w:t>Blockchain is a type of technology that has been developed to remove the need for intermediaries, or third party authorities, in transactions between two entities. This technology creates a decentralized environment in which the processing and confirmation of transactions can take place without the involvement of a central authority. The Blockchain is a distributed database that maintains a constantly growing list of data records, known as blocks, which contain information about transactions that have taken place within the network. This information is recorded in a public ledger, which is tamper-resistant and contains a record of every transaction that has occurred on the network. Because the ledger is distributed across all nodes in the network, it is impossible to alter or delete any transaction once it has been recorded. This makes the blockchain a highly secure and transparent way of conducting transactions. However, there are still some technical challenges and limitations that need to be overcome in order to fully utilize the potential of this technology.</w:t>
      </w:r>
    </w:p>
    <w:p w14:paraId="25D2466F" w14:textId="684BD66E" w:rsidR="001048EF" w:rsidRDefault="005D1A28" w:rsidP="00C94A1A">
      <w:pPr>
        <w:spacing w:before="100" w:beforeAutospacing="1" w:after="100" w:afterAutospacing="1"/>
        <w:jc w:val="both"/>
      </w:pPr>
      <w:r w:rsidRPr="005D1A28">
        <w:t>In order to ensure the integrity and security of transactions on the Blockchain, it is crucial to protect and maintain the health of the nodes involved in the verification and execution of these transactions. This is necessary to prevent any potential attacks or attempts to tamper with the transactions on the Blockchain</w:t>
      </w:r>
      <w:r w:rsidR="0028726F">
        <w:t xml:space="preserve"> </w:t>
      </w:r>
      <w:r w:rsidR="0028726F">
        <w:fldChar w:fldCharType="begin"/>
      </w:r>
      <w:r w:rsidR="0028726F">
        <w:instrText xml:space="preserve"> ADDIN ZOTERO_ITEM CSL_CITATION {"citationID":"7l41mx7i","properties":{"formattedCitation":"[10]","plainCitation":"[10]","noteIndex":0},"citationItems":[{"id":70,"uris":["http://zotero.org/users/8329906/items/J5WTBIRM"],"itemData":{"id":70,"type":"book","abstract":"Bitcoin is starting to come into its own as a digital currency, but the blockchain technology behind it could prove to be much more significant. This book takes you beyond the currency (\"Blockchain 1.0\") and smart contracts (\"Blockchain 2.0\") to demonstrate how the blockchain is in position to become the fifth disruptive computing paradigm after mainframes, PCs, the Internet, and mobile/social networking.Author Melanie Swan, Founder of the Institute for Blockchain Studies, explains that the blockchain is essentially a public ledger with potential as a worldwide, decentralized record for the registration, inventory, and transfer of all assets—not just finances, but property and intangible assets such as votes, software, health data, and ideas.Topics include:Concepts, features, and functionality of Bitcoin and the blockchainUsing the blockchain for automated tracking of all digital endeavorsEnabling censorship?resistant organizational modelsCreating a decentralized digital repository to verify identityPossibility of cheaper, more efficient services traditionally provided by nationsBlockchain for science: making better use of the data-mining networkPersonal health record storage, including access to one’s own genomic dataOpen access academic publishing on the blockchainThis book is part of an ongoing O’Reilly series. Mastering Bitcoin: Unlocking Digital Crypto-Currencies introduces Bitcoin and describes the technology behind Bitcoin and the blockchain. Blockchain: Blueprint for a New Economy considers theoretical, philosophical, and societal impact of cryptocurrencies and blockchain technologies.","ISBN":"978-1-4919-2047-3","language":"en","note":"Google-Books-ID: RHJmBgAAQBAJ","number-of-pages":"149","publisher":"O'Reilly Media, Inc.","source":"Google Books","title":"Blockchain: Blueprint for a New Economy","title-short":"Blockchain","author":[{"family":"Swan","given":"Melanie"}],"issued":{"date-parts":[["2015",1,24]]}}}],"schema":"https://github.com/citation-style-language/schema/raw/master/csl-citation.json"} </w:instrText>
      </w:r>
      <w:r w:rsidR="0028726F">
        <w:fldChar w:fldCharType="separate"/>
      </w:r>
      <w:r w:rsidR="0028726F" w:rsidRPr="0028726F">
        <w:t>[10]</w:t>
      </w:r>
      <w:r w:rsidR="0028726F">
        <w:fldChar w:fldCharType="end"/>
      </w:r>
      <w:r w:rsidRPr="005D1A28">
        <w:t>. Additionally, the verification process for transactions on the Blockchain requires significant computing power in order to effectively verify the accuracy and legitimacy of the transactions.</w:t>
      </w:r>
    </w:p>
    <w:p w14:paraId="315C1BCA" w14:textId="67A14CDE" w:rsidR="001048EF" w:rsidRDefault="001048EF" w:rsidP="00C94A1A">
      <w:pPr>
        <w:spacing w:before="100" w:beforeAutospacing="1" w:after="100" w:afterAutospacing="1"/>
        <w:jc w:val="both"/>
      </w:pPr>
      <w:r w:rsidRPr="001048EF">
        <w:t>Blockchain is a system that uses digital ledgers, or lists of transactions, that are distributed across a network of computers. These transactions are cryptographically signed, meaning that they are securely encrypted, and are grouped into blocks. Each block is linked to the previous block in the chain through a process called cryptography, which makes it difficult to alter or tamper with the data. Before a block is added to the blockchain, it must be validated and approved by a consensus of users within the network. As more blocks are added to the chain, it becomes increasingly difficult to change the data in older blocks. The ledger is replicated on multiple computers within the network, and any conflicts or discrepancies are automatically resolved using pre-determined rules. Overall, the use of blockchain technology ensures the integrity and security of the data within the digital ledger</w:t>
      </w:r>
      <w:r>
        <w:t xml:space="preserve"> </w:t>
      </w:r>
      <w:r w:rsidR="0028726F">
        <w:fldChar w:fldCharType="begin"/>
      </w:r>
      <w:r w:rsidR="0028726F">
        <w:instrText xml:space="preserve"> ADDIN ZOTERO_ITEM CSL_CITATION {"citationID":"ig9kggbq","properties":{"formattedCitation":"[11]","plainCitation":"[11]","noteIndex":0},"citationItems":[{"id":69,"uris":["http://zotero.org/users/8329906/items/H362P454"],"itemData":{"id":69,"type":"report","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note":"DOI: 10.6028/NIST.IR.8202\narXiv:1906.11078 [cs]","page":"NIST IR 8202","source":"arXiv.org","title":"Blockchain Technology Overview","URL":"http://arxiv.org/abs/1906.11078","author":[{"family":"Yaga","given":"Dylan"},{"family":"Mell","given":"Peter"},{"family":"Roby","given":"Nik"},{"family":"Scarfone","given":"Karen"}],"accessed":{"date-parts":[["2022",10,7]]},"issued":{"date-parts":[["2018",10]]}}}],"schema":"https://github.com/citation-style-language/schema/raw/master/csl-citation.json"} </w:instrText>
      </w:r>
      <w:r w:rsidR="0028726F">
        <w:fldChar w:fldCharType="separate"/>
      </w:r>
      <w:r w:rsidR="0028726F" w:rsidRPr="0028726F">
        <w:t>[11]</w:t>
      </w:r>
      <w:r w:rsidR="0028726F">
        <w:fldChar w:fldCharType="end"/>
      </w:r>
      <w:r w:rsidR="0028726F">
        <w:t>.</w:t>
      </w:r>
    </w:p>
    <w:p w14:paraId="7B84D136" w14:textId="4401E619" w:rsidR="001048EF" w:rsidRDefault="001048EF" w:rsidP="00C94A1A">
      <w:pPr>
        <w:spacing w:before="100" w:beforeAutospacing="1" w:after="100" w:afterAutospacing="1"/>
        <w:jc w:val="both"/>
      </w:pPr>
      <w:r w:rsidRPr="001048EF">
        <w:t xml:space="preserve">There are two general high-level categories for blockchain approaches: permissionless and permissioned. Permissionless blockchains allow anyone to access and participate in the network, while permissioned blockchains restrict access to only certain members of a consortium. Governments and businesses often prefer to use permissioned blockchains because they can control who can participate in the consensus process. Permissioned blockchains can be divided into syndicated and fully private blockchains. In syndicated blockchains, only trusted participants have authority, and the protocol can be modified if a majority of these participants agree. Blockchains can also be customized to fit different situations and needs. For example, in partially decentralized blockchains, the public can only query the data for a limited </w:t>
      </w:r>
      <w:r w:rsidRPr="001048EF">
        <w:lastRenderedPageBreak/>
        <w:t xml:space="preserve">time. In fully private blockchains, only one </w:t>
      </w:r>
      <w:r>
        <w:t xml:space="preserve">or a group of </w:t>
      </w:r>
      <w:r w:rsidRPr="001048EF">
        <w:t>participant</w:t>
      </w:r>
      <w:r>
        <w:t>s</w:t>
      </w:r>
      <w:r w:rsidRPr="001048EF">
        <w:t xml:space="preserve"> can add data, </w:t>
      </w:r>
      <w:r>
        <w:t>while</w:t>
      </w:r>
      <w:r w:rsidRPr="001048EF">
        <w:t xml:space="preserve"> the public can read it</w:t>
      </w:r>
      <w:r>
        <w:t xml:space="preserve"> </w:t>
      </w:r>
      <w:r w:rsidR="0028726F">
        <w:fldChar w:fldCharType="begin"/>
      </w:r>
      <w:r w:rsidR="0028726F">
        <w:instrText xml:space="preserve"> ADDIN ZOTERO_ITEM CSL_CITATION {"citationID":"tCMsKsWD","properties":{"formattedCitation":"[12]","plainCitation":"[12]","noteIndex":0},"citationItems":[{"id":66,"uris":["http://zotero.org/users/8329906/items/HX45TP5F"],"itemData":{"id":66,"type":"article-journal","abstract":"The vehicle information in used-car transactions is always asymmetric and disputes always happen in China. In order to reduce such disputes caused by the lack of transparency in a transaction, Blockchain technology is adopted to construct a trust mechanism for vehicle information storage and sharing in a transparent manner. In this work, a Blockchain-based vehicle history storing and tracking service, named BCVehis, is proposed. BCVehis allows vehicle owners, vehicle authority, mechanic workshops, insurance brokers and other related individuals/organizations to upload vehicle historical records via simple manners (i.e. mobile app or application programming interfaces). The system provides trustworthy vehicle history to used-car dealers, potential buyers, and other business-related parties. The design rationale and functional implementation of the BCVehis are introduced, and the increased deal volume in a local used-car dealer X is presented, which integrated BCVehis to its online dealing system.","container-title":"IEEE Access","DOI":"10.1109/ACCESS.2020.3040229","ISSN":"2169-3536","note":"event-title: IEEE Access","page":"214842-214851","source":"IEEE Xplore","title":"BCVehis: A Blockchain-Based Service Prototype of Vehicle History Tracking for Used-Car Trades in China","title-short":"BCVehis","volume":"8","author":[{"family":"Chen","given":"Jingjing"},{"family":"Ruan","given":"Yi"},{"family":"Guo","given":"Lingling"},{"family":"Lu","given":"Huijuan"}],"issued":{"date-parts":[["2020"]]}}}],"schema":"https://github.com/citation-style-language/schema/raw/master/csl-citation.json"} </w:instrText>
      </w:r>
      <w:r w:rsidR="0028726F">
        <w:fldChar w:fldCharType="separate"/>
      </w:r>
      <w:r w:rsidR="0028726F" w:rsidRPr="0028726F">
        <w:t>[12]</w:t>
      </w:r>
      <w:r w:rsidR="0028726F">
        <w:fldChar w:fldCharType="end"/>
      </w:r>
      <w:r w:rsidR="0028726F">
        <w:t>.</w:t>
      </w:r>
    </w:p>
    <w:p w14:paraId="16B8A89A" w14:textId="7ACC4AA3" w:rsidR="00117609" w:rsidRDefault="00117609" w:rsidP="00117609">
      <w:pPr>
        <w:pStyle w:val="Caption"/>
        <w:keepNext/>
      </w:pPr>
      <w:r>
        <w:t xml:space="preserve">Table </w:t>
      </w:r>
      <w:r>
        <w:fldChar w:fldCharType="begin"/>
      </w:r>
      <w:r>
        <w:instrText xml:space="preserve"> SEQ Table \* ARABIC </w:instrText>
      </w:r>
      <w:r>
        <w:fldChar w:fldCharType="separate"/>
      </w:r>
      <w:r>
        <w:rPr>
          <w:noProof/>
        </w:rPr>
        <w:t>1</w:t>
      </w:r>
      <w:r>
        <w:fldChar w:fldCharType="end"/>
      </w:r>
      <w:r>
        <w:t>: Permissionless and Permissioned Blockchains comparison</w:t>
      </w:r>
    </w:p>
    <w:tbl>
      <w:tblPr>
        <w:tblStyle w:val="TableGrid1"/>
        <w:tblW w:w="8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3225"/>
        <w:gridCol w:w="4170"/>
      </w:tblGrid>
      <w:tr w:rsidR="006A3E0A" w:rsidRPr="00623716" w14:paraId="5C594F01" w14:textId="77777777" w:rsidTr="002F01E6">
        <w:trPr>
          <w:jc w:val="center"/>
        </w:trPr>
        <w:tc>
          <w:tcPr>
            <w:tcW w:w="1543" w:type="dxa"/>
            <w:tcBorders>
              <w:top w:val="single" w:sz="4" w:space="0" w:color="auto"/>
              <w:bottom w:val="single" w:sz="4" w:space="0" w:color="auto"/>
            </w:tcBorders>
          </w:tcPr>
          <w:p w14:paraId="19A71CAA" w14:textId="21ECE0BE" w:rsidR="006A3E0A" w:rsidRPr="006A3E0A" w:rsidRDefault="006A3E0A" w:rsidP="007A3317">
            <w:pPr>
              <w:spacing w:before="100" w:beforeAutospacing="1" w:after="100" w:afterAutospacing="1"/>
              <w:rPr>
                <w:lang w:val="en-US"/>
              </w:rPr>
            </w:pPr>
            <w:r>
              <w:rPr>
                <w:lang w:val="en-US"/>
              </w:rPr>
              <w:t>Properties</w:t>
            </w:r>
          </w:p>
        </w:tc>
        <w:tc>
          <w:tcPr>
            <w:tcW w:w="3225" w:type="dxa"/>
            <w:tcBorders>
              <w:top w:val="single" w:sz="4" w:space="0" w:color="auto"/>
              <w:bottom w:val="single" w:sz="4" w:space="0" w:color="auto"/>
            </w:tcBorders>
          </w:tcPr>
          <w:p w14:paraId="3B03781B" w14:textId="64746E4F" w:rsidR="006A3E0A" w:rsidRPr="00623716" w:rsidRDefault="006A3E0A" w:rsidP="007A3317">
            <w:pPr>
              <w:spacing w:before="100" w:beforeAutospacing="1" w:after="100" w:afterAutospacing="1"/>
              <w:jc w:val="center"/>
            </w:pPr>
            <w:r>
              <w:t>Permissionless Blockchain</w:t>
            </w:r>
          </w:p>
        </w:tc>
        <w:tc>
          <w:tcPr>
            <w:tcW w:w="4170" w:type="dxa"/>
            <w:tcBorders>
              <w:top w:val="single" w:sz="4" w:space="0" w:color="auto"/>
              <w:bottom w:val="single" w:sz="4" w:space="0" w:color="auto"/>
            </w:tcBorders>
          </w:tcPr>
          <w:p w14:paraId="0F236F31" w14:textId="03FB77CD" w:rsidR="006A3E0A" w:rsidRPr="00623716" w:rsidRDefault="006A3E0A" w:rsidP="007A3317">
            <w:pPr>
              <w:spacing w:before="100" w:beforeAutospacing="1" w:after="100" w:afterAutospacing="1"/>
              <w:jc w:val="center"/>
            </w:pPr>
            <w:r>
              <w:t>Permissioned Blockchain</w:t>
            </w:r>
          </w:p>
        </w:tc>
      </w:tr>
      <w:tr w:rsidR="006A3E0A" w:rsidRPr="00623716" w14:paraId="1876601D" w14:textId="77777777" w:rsidTr="002F01E6">
        <w:trPr>
          <w:trHeight w:val="224"/>
          <w:jc w:val="center"/>
        </w:trPr>
        <w:tc>
          <w:tcPr>
            <w:tcW w:w="1543" w:type="dxa"/>
            <w:tcBorders>
              <w:top w:val="single" w:sz="4" w:space="0" w:color="auto"/>
            </w:tcBorders>
          </w:tcPr>
          <w:p w14:paraId="6938BEBD" w14:textId="28C6B055" w:rsidR="006A3E0A" w:rsidRPr="00623716" w:rsidRDefault="006A3E0A" w:rsidP="007A3317">
            <w:pPr>
              <w:spacing w:before="100" w:beforeAutospacing="1" w:after="100" w:afterAutospacing="1"/>
            </w:pPr>
            <w:r>
              <w:t>Speed</w:t>
            </w:r>
          </w:p>
        </w:tc>
        <w:tc>
          <w:tcPr>
            <w:tcW w:w="3225" w:type="dxa"/>
            <w:tcBorders>
              <w:top w:val="single" w:sz="4" w:space="0" w:color="auto"/>
            </w:tcBorders>
          </w:tcPr>
          <w:p w14:paraId="40FA4FA6" w14:textId="04D437C6" w:rsidR="006A3E0A" w:rsidRPr="00623716" w:rsidRDefault="006A3E0A" w:rsidP="006A3E0A">
            <w:pPr>
              <w:spacing w:before="100" w:beforeAutospacing="1" w:after="100" w:afterAutospacing="1"/>
              <w:jc w:val="center"/>
            </w:pPr>
            <w:r w:rsidRPr="006A3E0A">
              <w:t xml:space="preserve">Low performance and </w:t>
            </w:r>
            <w:r w:rsidR="002F01E6">
              <w:t xml:space="preserve">high </w:t>
            </w:r>
            <w:r w:rsidRPr="006A3E0A">
              <w:t>latency</w:t>
            </w:r>
          </w:p>
        </w:tc>
        <w:tc>
          <w:tcPr>
            <w:tcW w:w="4170" w:type="dxa"/>
            <w:tcBorders>
              <w:top w:val="single" w:sz="4" w:space="0" w:color="auto"/>
            </w:tcBorders>
          </w:tcPr>
          <w:p w14:paraId="5DCE57DD" w14:textId="23D29E74" w:rsidR="006A3E0A" w:rsidRPr="006A3E0A" w:rsidRDefault="006A3E0A" w:rsidP="006A3E0A">
            <w:pPr>
              <w:spacing w:before="100" w:beforeAutospacing="1" w:after="100" w:afterAutospacing="1"/>
              <w:jc w:val="center"/>
              <w:rPr>
                <w:lang w:val="en-US"/>
              </w:rPr>
            </w:pPr>
            <w:r>
              <w:t>High performance and l</w:t>
            </w:r>
            <w:r>
              <w:rPr>
                <w:lang w:val="en-US"/>
              </w:rPr>
              <w:t>ow latency</w:t>
            </w:r>
          </w:p>
        </w:tc>
      </w:tr>
      <w:tr w:rsidR="006A3E0A" w:rsidRPr="00623716" w14:paraId="1099A9C1" w14:textId="77777777" w:rsidTr="002F01E6">
        <w:trPr>
          <w:trHeight w:val="297"/>
          <w:jc w:val="center"/>
        </w:trPr>
        <w:tc>
          <w:tcPr>
            <w:tcW w:w="1543" w:type="dxa"/>
          </w:tcPr>
          <w:p w14:paraId="1051F2E8" w14:textId="04DA2535" w:rsidR="006A3E0A" w:rsidRPr="00623716" w:rsidRDefault="006A3E0A" w:rsidP="007A3317">
            <w:pPr>
              <w:spacing w:before="100" w:beforeAutospacing="1" w:after="100" w:afterAutospacing="1"/>
            </w:pPr>
            <w:r>
              <w:t>Peers</w:t>
            </w:r>
          </w:p>
        </w:tc>
        <w:tc>
          <w:tcPr>
            <w:tcW w:w="3225" w:type="dxa"/>
          </w:tcPr>
          <w:p w14:paraId="32E074DD" w14:textId="7E6E037E" w:rsidR="006A3E0A" w:rsidRPr="00623716" w:rsidRDefault="002F01E6" w:rsidP="007A3317">
            <w:pPr>
              <w:spacing w:before="100" w:beforeAutospacing="1" w:after="100" w:afterAutospacing="1"/>
              <w:jc w:val="center"/>
            </w:pPr>
            <w:r w:rsidRPr="002F01E6">
              <w:t>High number of peers writing and reading</w:t>
            </w:r>
          </w:p>
        </w:tc>
        <w:tc>
          <w:tcPr>
            <w:tcW w:w="4170" w:type="dxa"/>
          </w:tcPr>
          <w:p w14:paraId="67F0202B" w14:textId="19E2EF5F" w:rsidR="006A3E0A" w:rsidRPr="00623716" w:rsidRDefault="002F01E6" w:rsidP="002F01E6">
            <w:pPr>
              <w:tabs>
                <w:tab w:val="left" w:pos="540"/>
                <w:tab w:val="center" w:pos="647"/>
                <w:tab w:val="center" w:pos="1267"/>
              </w:tabs>
              <w:spacing w:before="100" w:beforeAutospacing="1" w:after="100" w:afterAutospacing="1"/>
              <w:jc w:val="center"/>
            </w:pPr>
            <w:r w:rsidRPr="002F01E6">
              <w:t>High number of peers reading, low number of peers writing</w:t>
            </w:r>
          </w:p>
        </w:tc>
      </w:tr>
      <w:tr w:rsidR="006A3E0A" w:rsidRPr="00623716" w14:paraId="281ACD06" w14:textId="77777777" w:rsidTr="002F01E6">
        <w:trPr>
          <w:jc w:val="center"/>
        </w:trPr>
        <w:tc>
          <w:tcPr>
            <w:tcW w:w="1543" w:type="dxa"/>
          </w:tcPr>
          <w:p w14:paraId="721213DF" w14:textId="339DE25B" w:rsidR="006A3E0A" w:rsidRPr="00623716" w:rsidRDefault="006A3E0A" w:rsidP="007A3317">
            <w:pPr>
              <w:spacing w:before="100" w:beforeAutospacing="1" w:after="100" w:afterAutospacing="1"/>
            </w:pPr>
            <w:r w:rsidRPr="006A3E0A">
              <w:rPr>
                <w:lang w:val="en-US"/>
              </w:rPr>
              <w:t>Consensus</w:t>
            </w:r>
          </w:p>
        </w:tc>
        <w:tc>
          <w:tcPr>
            <w:tcW w:w="3225" w:type="dxa"/>
          </w:tcPr>
          <w:p w14:paraId="3A914C25" w14:textId="5A12C672" w:rsidR="006A3E0A" w:rsidRPr="00623716" w:rsidRDefault="002F01E6" w:rsidP="007A3317">
            <w:pPr>
              <w:spacing w:before="100" w:beforeAutospacing="1" w:after="100" w:afterAutospacing="1"/>
              <w:jc w:val="center"/>
            </w:pPr>
            <w:r>
              <w:t>Proof of Work (</w:t>
            </w:r>
            <w:proofErr w:type="spellStart"/>
            <w:r>
              <w:t>PoW</w:t>
            </w:r>
            <w:proofErr w:type="spellEnd"/>
            <w:r>
              <w:t>) or</w:t>
            </w:r>
            <w:r w:rsidRPr="002F01E6">
              <w:t xml:space="preserve"> Proof of Stake (</w:t>
            </w:r>
            <w:proofErr w:type="spellStart"/>
            <w:r w:rsidRPr="002F01E6">
              <w:t>PoS</w:t>
            </w:r>
            <w:proofErr w:type="spellEnd"/>
            <w:r w:rsidRPr="002F01E6">
              <w:t>)</w:t>
            </w:r>
            <w:r w:rsidR="008E29B2">
              <w:rPr>
                <w:rStyle w:val="FootnoteReference"/>
              </w:rPr>
              <w:footnoteReference w:id="1"/>
            </w:r>
          </w:p>
        </w:tc>
        <w:tc>
          <w:tcPr>
            <w:tcW w:w="4170" w:type="dxa"/>
          </w:tcPr>
          <w:p w14:paraId="73230446" w14:textId="41AC239B" w:rsidR="006A3E0A" w:rsidRPr="00623716" w:rsidRDefault="002F01E6" w:rsidP="002F01E6">
            <w:pPr>
              <w:tabs>
                <w:tab w:val="left" w:pos="1380"/>
              </w:tabs>
              <w:spacing w:before="100" w:beforeAutospacing="1" w:after="100" w:afterAutospacing="1"/>
              <w:jc w:val="center"/>
            </w:pPr>
            <w:r w:rsidRPr="002F01E6">
              <w:t>Practical Byzantine Fault Tolerance Protocols (PBFT), which tolerate malicious peers and trust the consensus of the majority</w:t>
            </w:r>
          </w:p>
        </w:tc>
      </w:tr>
      <w:tr w:rsidR="006A3E0A" w:rsidRPr="00623716" w14:paraId="715606B4" w14:textId="77777777" w:rsidTr="002F01E6">
        <w:trPr>
          <w:jc w:val="center"/>
        </w:trPr>
        <w:tc>
          <w:tcPr>
            <w:tcW w:w="1543" w:type="dxa"/>
          </w:tcPr>
          <w:p w14:paraId="4C07BE89" w14:textId="6D4121DE" w:rsidR="006A3E0A" w:rsidRPr="006A3E0A" w:rsidRDefault="002F01E6" w:rsidP="007A3317">
            <w:pPr>
              <w:spacing w:before="100" w:beforeAutospacing="1" w:after="100" w:afterAutospacing="1"/>
              <w:rPr>
                <w:lang w:val="en-US"/>
              </w:rPr>
            </w:pPr>
            <w:r>
              <w:rPr>
                <w:lang w:val="en-US"/>
              </w:rPr>
              <w:t>Central authority</w:t>
            </w:r>
          </w:p>
        </w:tc>
        <w:tc>
          <w:tcPr>
            <w:tcW w:w="3225" w:type="dxa"/>
          </w:tcPr>
          <w:p w14:paraId="60256CDA" w14:textId="121E8E3C" w:rsidR="006A3E0A" w:rsidRPr="00623716" w:rsidRDefault="002F01E6" w:rsidP="007A3317">
            <w:pPr>
              <w:spacing w:before="100" w:beforeAutospacing="1" w:after="100" w:afterAutospacing="1"/>
              <w:jc w:val="center"/>
            </w:pPr>
            <w:r>
              <w:t>No</w:t>
            </w:r>
          </w:p>
        </w:tc>
        <w:tc>
          <w:tcPr>
            <w:tcW w:w="4170" w:type="dxa"/>
          </w:tcPr>
          <w:p w14:paraId="16CDD44B" w14:textId="4631203E" w:rsidR="006A3E0A" w:rsidRPr="002F01E6" w:rsidRDefault="002F01E6" w:rsidP="007A3317">
            <w:pPr>
              <w:spacing w:before="100" w:beforeAutospacing="1" w:after="100" w:afterAutospacing="1"/>
              <w:jc w:val="center"/>
              <w:rPr>
                <w:lang w:val="el-GR"/>
              </w:rPr>
            </w:pPr>
            <w:r>
              <w:t>Yes</w:t>
            </w:r>
          </w:p>
        </w:tc>
      </w:tr>
      <w:tr w:rsidR="006A3E0A" w:rsidRPr="00623716" w14:paraId="01765560" w14:textId="77777777" w:rsidTr="002F01E6">
        <w:trPr>
          <w:jc w:val="center"/>
        </w:trPr>
        <w:tc>
          <w:tcPr>
            <w:tcW w:w="1543" w:type="dxa"/>
          </w:tcPr>
          <w:p w14:paraId="226A0B80" w14:textId="5D67A7CF" w:rsidR="006A3E0A" w:rsidRPr="006A3E0A" w:rsidRDefault="002F01E6" w:rsidP="007A3317">
            <w:pPr>
              <w:spacing w:before="100" w:beforeAutospacing="1" w:after="100" w:afterAutospacing="1"/>
              <w:rPr>
                <w:lang w:val="en-US"/>
              </w:rPr>
            </w:pPr>
            <w:r>
              <w:rPr>
                <w:lang w:val="en-US"/>
              </w:rPr>
              <w:t>Privacy</w:t>
            </w:r>
          </w:p>
        </w:tc>
        <w:tc>
          <w:tcPr>
            <w:tcW w:w="3225" w:type="dxa"/>
          </w:tcPr>
          <w:p w14:paraId="5947E506" w14:textId="745CB788" w:rsidR="006A3E0A" w:rsidRPr="00623716" w:rsidRDefault="002F01E6" w:rsidP="007A3317">
            <w:pPr>
              <w:spacing w:before="100" w:beforeAutospacing="1" w:after="100" w:afterAutospacing="1"/>
              <w:jc w:val="center"/>
            </w:pPr>
            <w:r w:rsidRPr="002F01E6">
              <w:t>Achieved using cryptographic techniques, but with lower efficiency</w:t>
            </w:r>
          </w:p>
        </w:tc>
        <w:tc>
          <w:tcPr>
            <w:tcW w:w="4170" w:type="dxa"/>
          </w:tcPr>
          <w:p w14:paraId="3629ED03" w14:textId="388DBB27" w:rsidR="006A3E0A" w:rsidRPr="00623716" w:rsidRDefault="002F01E6" w:rsidP="002F01E6">
            <w:pPr>
              <w:spacing w:before="100" w:beforeAutospacing="1" w:after="100" w:afterAutospacing="1"/>
              <w:jc w:val="center"/>
            </w:pPr>
            <w:r w:rsidRPr="002F01E6">
              <w:t xml:space="preserve">Read permissions can be restricted by the central authority, </w:t>
            </w:r>
            <w:r>
              <w:t>writers</w:t>
            </w:r>
            <w:r w:rsidRPr="002F01E6">
              <w:t xml:space="preserve"> and readers can reside on parallel blockchains which are interconnected</w:t>
            </w:r>
          </w:p>
        </w:tc>
      </w:tr>
      <w:tr w:rsidR="002F01E6" w:rsidRPr="00623716" w14:paraId="02DDA8F8" w14:textId="77777777" w:rsidTr="006A316D">
        <w:trPr>
          <w:jc w:val="center"/>
        </w:trPr>
        <w:tc>
          <w:tcPr>
            <w:tcW w:w="1543" w:type="dxa"/>
          </w:tcPr>
          <w:p w14:paraId="1A0B022B" w14:textId="7F37316A" w:rsidR="002F01E6" w:rsidRPr="006A3E0A" w:rsidRDefault="002F01E6" w:rsidP="007A3317">
            <w:pPr>
              <w:spacing w:before="100" w:beforeAutospacing="1" w:after="100" w:afterAutospacing="1"/>
              <w:rPr>
                <w:lang w:val="en-US"/>
              </w:rPr>
            </w:pPr>
            <w:r w:rsidRPr="002F01E6">
              <w:rPr>
                <w:lang w:val="en-US"/>
              </w:rPr>
              <w:t>Verifiability</w:t>
            </w:r>
          </w:p>
        </w:tc>
        <w:tc>
          <w:tcPr>
            <w:tcW w:w="7395" w:type="dxa"/>
            <w:gridSpan w:val="2"/>
          </w:tcPr>
          <w:p w14:paraId="5BD7DA46" w14:textId="16A985D4" w:rsidR="002F01E6" w:rsidRPr="00623716" w:rsidRDefault="002F01E6" w:rsidP="007A3317">
            <w:pPr>
              <w:spacing w:before="100" w:beforeAutospacing="1" w:after="100" w:afterAutospacing="1"/>
              <w:jc w:val="center"/>
            </w:pPr>
            <w:r w:rsidRPr="002F01E6">
              <w:t>Observers can verify the status of the blockchain</w:t>
            </w:r>
          </w:p>
        </w:tc>
      </w:tr>
      <w:tr w:rsidR="002F01E6" w:rsidRPr="00623716" w14:paraId="0F91FB70" w14:textId="77777777" w:rsidTr="00C3187C">
        <w:trPr>
          <w:jc w:val="center"/>
        </w:trPr>
        <w:tc>
          <w:tcPr>
            <w:tcW w:w="1543" w:type="dxa"/>
          </w:tcPr>
          <w:p w14:paraId="7D933CF8" w14:textId="3A7B7F0D" w:rsidR="002F01E6" w:rsidRPr="006A3E0A" w:rsidRDefault="002F01E6" w:rsidP="002F01E6">
            <w:pPr>
              <w:spacing w:before="100" w:beforeAutospacing="1" w:after="100" w:afterAutospacing="1"/>
              <w:rPr>
                <w:lang w:val="en-US"/>
              </w:rPr>
            </w:pPr>
            <w:r w:rsidRPr="002F01E6">
              <w:rPr>
                <w:lang w:val="en-US"/>
              </w:rPr>
              <w:t>Availability</w:t>
            </w:r>
          </w:p>
        </w:tc>
        <w:tc>
          <w:tcPr>
            <w:tcW w:w="7395" w:type="dxa"/>
            <w:gridSpan w:val="2"/>
          </w:tcPr>
          <w:p w14:paraId="7DBE7B6D" w14:textId="513A7AA6" w:rsidR="002F01E6" w:rsidRPr="00623716" w:rsidRDefault="002F01E6" w:rsidP="002F01E6">
            <w:pPr>
              <w:tabs>
                <w:tab w:val="left" w:pos="3000"/>
              </w:tabs>
              <w:spacing w:before="100" w:beforeAutospacing="1" w:after="100" w:afterAutospacing="1"/>
              <w:jc w:val="center"/>
            </w:pPr>
            <w:r w:rsidRPr="002F01E6">
              <w:t>High, provided through peer-to-peer replication</w:t>
            </w:r>
          </w:p>
        </w:tc>
      </w:tr>
    </w:tbl>
    <w:p w14:paraId="6136D7D2" w14:textId="5F59DC2F" w:rsidR="008303DE" w:rsidRDefault="008303DE" w:rsidP="008303DE">
      <w:pPr>
        <w:pStyle w:val="Heading2"/>
      </w:pPr>
      <w:r>
        <w:t>Consensus Mechanisms</w:t>
      </w:r>
    </w:p>
    <w:p w14:paraId="53328AAC" w14:textId="11B9EAF9" w:rsidR="008303DE" w:rsidRPr="008303DE" w:rsidRDefault="008303DE" w:rsidP="008303DE">
      <w:pPr>
        <w:jc w:val="both"/>
        <w:rPr>
          <w:lang w:val="en-US"/>
        </w:rPr>
      </w:pPr>
      <w:r w:rsidRPr="008303DE">
        <w:rPr>
          <w:lang w:val="en-US"/>
        </w:rPr>
        <w:t>Consensus mechanisms are algorithms used in blockchain technology to reach agreement on the state of the ledger. These mechanisms allow network participants to validate transactions and ensure the integri</w:t>
      </w:r>
      <w:r>
        <w:rPr>
          <w:lang w:val="en-US"/>
        </w:rPr>
        <w:t xml:space="preserve">ty and security of the network. </w:t>
      </w:r>
      <w:r w:rsidRPr="008303DE">
        <w:rPr>
          <w:lang w:val="en-US"/>
        </w:rPr>
        <w:t>There are several different types of consensus mechanisms, and each has its own unique features and benefits. The most common mechanisms include Proof-of-Work (</w:t>
      </w:r>
      <w:proofErr w:type="spellStart"/>
      <w:proofErr w:type="gramStart"/>
      <w:r w:rsidRPr="008303DE">
        <w:rPr>
          <w:lang w:val="en-US"/>
        </w:rPr>
        <w:t>PoW</w:t>
      </w:r>
      <w:proofErr w:type="spellEnd"/>
      <w:proofErr w:type="gramEnd"/>
      <w:r w:rsidRPr="008303DE">
        <w:rPr>
          <w:lang w:val="en-US"/>
        </w:rPr>
        <w:t>), Proof-of-Stake (</w:t>
      </w:r>
      <w:proofErr w:type="spellStart"/>
      <w:r w:rsidRPr="008303DE">
        <w:rPr>
          <w:lang w:val="en-US"/>
        </w:rPr>
        <w:t>PoS</w:t>
      </w:r>
      <w:proofErr w:type="spellEnd"/>
      <w:r w:rsidRPr="008303DE">
        <w:rPr>
          <w:lang w:val="en-US"/>
        </w:rPr>
        <w:t>), and Byzantine Fault Tolerance (BFT).</w:t>
      </w:r>
    </w:p>
    <w:p w14:paraId="246D6CFC" w14:textId="46129678" w:rsidR="008E29B2" w:rsidRPr="008E29B2" w:rsidRDefault="008E29B2" w:rsidP="008303DE">
      <w:pPr>
        <w:pStyle w:val="Heading3"/>
        <w:jc w:val="both"/>
        <w:rPr>
          <w:lang w:val="en-US"/>
        </w:rPr>
      </w:pPr>
      <w:r>
        <w:t>Proof-of-Work</w:t>
      </w:r>
    </w:p>
    <w:p w14:paraId="1396333B" w14:textId="720DA90C" w:rsidR="008E29B2" w:rsidRPr="008E29B2" w:rsidRDefault="008E29B2" w:rsidP="008E29B2">
      <w:pPr>
        <w:spacing w:before="100" w:beforeAutospacing="1" w:after="100" w:afterAutospacing="1"/>
        <w:jc w:val="both"/>
        <w:rPr>
          <w:lang w:val="en-US"/>
        </w:rPr>
      </w:pPr>
      <w:r w:rsidRPr="008E29B2">
        <w:rPr>
          <w:lang w:val="en-US"/>
        </w:rPr>
        <w:t>Proof-of-Work (</w:t>
      </w:r>
      <w:proofErr w:type="spellStart"/>
      <w:proofErr w:type="gramStart"/>
      <w:r w:rsidRPr="008E29B2">
        <w:rPr>
          <w:lang w:val="en-US"/>
        </w:rPr>
        <w:t>PoW</w:t>
      </w:r>
      <w:proofErr w:type="spellEnd"/>
      <w:proofErr w:type="gramEnd"/>
      <w:r w:rsidRPr="008E29B2">
        <w:rPr>
          <w:lang w:val="en-US"/>
        </w:rPr>
        <w:t xml:space="preserve">) is a widely used consensus </w:t>
      </w:r>
      <w:r w:rsidR="00C821A8">
        <w:rPr>
          <w:lang w:val="en-US"/>
        </w:rPr>
        <w:t>mechanism</w:t>
      </w:r>
      <w:r w:rsidRPr="008E29B2">
        <w:rPr>
          <w:lang w:val="en-US"/>
        </w:rPr>
        <w:t xml:space="preserve"> in blockchain technology that allows network participants to reach agreement on the state of the ledger. It is a key feature of decentralized systems and is used to secure and validate transactions on the network.</w:t>
      </w:r>
    </w:p>
    <w:p w14:paraId="5599F329" w14:textId="0FB76637" w:rsidR="008E29B2" w:rsidRDefault="008E29B2" w:rsidP="008E29B2">
      <w:pPr>
        <w:spacing w:before="100" w:beforeAutospacing="1" w:after="100" w:afterAutospacing="1"/>
        <w:jc w:val="both"/>
        <w:rPr>
          <w:lang w:val="en-US"/>
        </w:rPr>
      </w:pPr>
      <w:r w:rsidRPr="008E29B2">
        <w:rPr>
          <w:lang w:val="en-US"/>
        </w:rPr>
        <w:t xml:space="preserve">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is based on the principle of "mining" new blocks of transactions, which involves solving complex mathematical puzzles. Each puzzle is unique and has only one correct solution, and it requires a significant amount of computational power to solve. When a miner successfully solves a puzzle, they can create a new block and add it to the blockchain.</w:t>
      </w:r>
      <w:r w:rsidR="00C821A8">
        <w:rPr>
          <w:lang w:val="en-US"/>
        </w:rPr>
        <w:t xml:space="preserve"> </w:t>
      </w:r>
      <w:r w:rsidRPr="008E29B2">
        <w:rPr>
          <w:lang w:val="en-US"/>
        </w:rPr>
        <w:t>The process of mining new blocks is competitive, and miners compete to be the first to find the correct solution and add the new block to the chain. This competition helps to ensure that the blockchain remains secure and that transactions are validated in a fair and transparent manner.</w:t>
      </w:r>
      <w:r w:rsidR="00C821A8">
        <w:rPr>
          <w:lang w:val="en-US"/>
        </w:rPr>
        <w:t xml:space="preserve"> </w:t>
      </w:r>
      <w:r w:rsidRPr="008E29B2">
        <w:rPr>
          <w:lang w:val="en-US"/>
        </w:rPr>
        <w:t xml:space="preserve">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also has several key features that make it secure and efficient. For example, it is designed to be resistant to attacks and tampering, and it requires a high level of computational power to perform, which makes it difficult for a single entity to control the </w:t>
      </w:r>
      <w:r w:rsidRPr="008E29B2">
        <w:rPr>
          <w:lang w:val="en-US"/>
        </w:rPr>
        <w:lastRenderedPageBreak/>
        <w:t>network.</w:t>
      </w:r>
      <w:r w:rsidR="00CF2E1C">
        <w:rPr>
          <w:lang w:val="en-US"/>
        </w:rPr>
        <w:t xml:space="preserve"> </w:t>
      </w:r>
      <w:r w:rsidRPr="008E29B2">
        <w:rPr>
          <w:lang w:val="en-US"/>
        </w:rPr>
        <w:t xml:space="preserve">Overall, the </w:t>
      </w:r>
      <w:proofErr w:type="spellStart"/>
      <w:r w:rsidRPr="008E29B2">
        <w:rPr>
          <w:lang w:val="en-US"/>
        </w:rPr>
        <w:t>PoW</w:t>
      </w:r>
      <w:proofErr w:type="spellEnd"/>
      <w:r w:rsidRPr="008E29B2">
        <w:rPr>
          <w:lang w:val="en-US"/>
        </w:rPr>
        <w:t xml:space="preserve"> </w:t>
      </w:r>
      <w:r w:rsidR="00C821A8">
        <w:rPr>
          <w:lang w:val="en-US"/>
        </w:rPr>
        <w:t>mechanism</w:t>
      </w:r>
      <w:r w:rsidRPr="008E29B2">
        <w:rPr>
          <w:lang w:val="en-US"/>
        </w:rPr>
        <w:t xml:space="preserve"> is an important part of the blockchain technology and plays a crucial role in ensuring the security and inte</w:t>
      </w:r>
      <w:r w:rsidR="00C9290C">
        <w:rPr>
          <w:lang w:val="en-US"/>
        </w:rPr>
        <w:t xml:space="preserve">grity of decentralized networks </w:t>
      </w:r>
      <w:r w:rsidR="0028726F">
        <w:rPr>
          <w:lang w:val="en-US"/>
        </w:rPr>
        <w:fldChar w:fldCharType="begin"/>
      </w:r>
      <w:r w:rsidR="0028726F">
        <w:rPr>
          <w:lang w:val="en-US"/>
        </w:rPr>
        <w:instrText xml:space="preserve"> ADDIN ZOTERO_ITEM CSL_CITATION {"citationID":"78YJepvh","properties":{"formattedCitation":"[13]","plainCitation":"[13]","noteIndex":0},"citationItems":[{"id":116,"uris":["http://zotero.org/users/8329906/items/SREKXAVX"],"itemData":{"id":116,"type":"book","collection-title":"Lecture Notes in Computer Science","event-place":"Cham","ISBN":"978-3-030-43724-4","language":"en","note":"DOI: 10.1007/978-3-030-43725-1","publisher":"Springer International Publishing","publisher-place":"Cham","source":"DOI.org (Crossref)","title":"Financial Cryptography and Data Security: FC 2019 International Workshops, VOTING and WTSC, St. Kitts, St. Kitts and Nevis, February 18–22, 2019, Revised Selected Papers","title-short":"Financial Cryptography and Data Security","URL":"http://link.springer.com/10.1007/978-3-030-43725-1","volume":"11599","editor":[{"family":"Bracciali","given":"Andrea"},{"family":"Clark","given":"Jeremy"},{"family":"Pintore","given":"Federico"},{"family":"Rønne","given":"Peter B."},{"family":"Sala","given":"Massimiliano"}],"accessed":{"date-parts":[["2022",12,11]]},"issued":{"date-parts":[["2020"]]}}}],"schema":"https://github.com/citation-style-language/schema/raw/master/csl-citation.json"} </w:instrText>
      </w:r>
      <w:r w:rsidR="0028726F">
        <w:rPr>
          <w:lang w:val="en-US"/>
        </w:rPr>
        <w:fldChar w:fldCharType="separate"/>
      </w:r>
      <w:r w:rsidR="0028726F" w:rsidRPr="0028726F">
        <w:t>[13]</w:t>
      </w:r>
      <w:r w:rsidR="0028726F">
        <w:rPr>
          <w:lang w:val="en-US"/>
        </w:rPr>
        <w:fldChar w:fldCharType="end"/>
      </w:r>
      <w:r w:rsidR="0028726F">
        <w:rPr>
          <w:lang w:val="en-US"/>
        </w:rPr>
        <w:t>.</w:t>
      </w:r>
    </w:p>
    <w:p w14:paraId="388CFE44" w14:textId="252EFEA1" w:rsidR="00C821A8" w:rsidRPr="008E29B2" w:rsidRDefault="00C821A8" w:rsidP="00C821A8">
      <w:pPr>
        <w:pStyle w:val="Heading3"/>
        <w:rPr>
          <w:lang w:val="en-US"/>
        </w:rPr>
      </w:pPr>
      <w:r>
        <w:t>Proof-of-Stake</w:t>
      </w:r>
    </w:p>
    <w:p w14:paraId="0C4D2322" w14:textId="6D52990A" w:rsidR="00C821A8" w:rsidRPr="00C821A8" w:rsidRDefault="00C821A8" w:rsidP="00C821A8">
      <w:pPr>
        <w:spacing w:before="100" w:beforeAutospacing="1" w:after="100" w:afterAutospacing="1"/>
        <w:jc w:val="both"/>
        <w:rPr>
          <w:lang w:val="en-US"/>
        </w:rPr>
      </w:pPr>
      <w:r w:rsidRPr="00C821A8">
        <w:rPr>
          <w:lang w:val="en-US"/>
        </w:rPr>
        <w:t>Proof-of-Stake (</w:t>
      </w:r>
      <w:proofErr w:type="spellStart"/>
      <w:r w:rsidRPr="00C821A8">
        <w:rPr>
          <w:lang w:val="en-US"/>
        </w:rPr>
        <w:t>PoS</w:t>
      </w:r>
      <w:proofErr w:type="spellEnd"/>
      <w:r w:rsidRPr="00C821A8">
        <w:rPr>
          <w:lang w:val="en-US"/>
        </w:rPr>
        <w:t xml:space="preserve">) is </w:t>
      </w:r>
      <w:r>
        <w:rPr>
          <w:lang w:val="en-US"/>
        </w:rPr>
        <w:t>another</w:t>
      </w:r>
      <w:r w:rsidRPr="00C821A8">
        <w:rPr>
          <w:lang w:val="en-US"/>
        </w:rPr>
        <w:t xml:space="preserve"> consensus </w:t>
      </w:r>
      <w:r>
        <w:rPr>
          <w:lang w:val="en-US"/>
        </w:rPr>
        <w:t>mechanism</w:t>
      </w:r>
      <w:r w:rsidRPr="00C821A8">
        <w:rPr>
          <w:lang w:val="en-US"/>
        </w:rPr>
        <w:t xml:space="preserve"> in blockchain technology. Unlike the Proof-of-Work (</w:t>
      </w:r>
      <w:proofErr w:type="spellStart"/>
      <w:proofErr w:type="gramStart"/>
      <w:r w:rsidRPr="00C821A8">
        <w:rPr>
          <w:lang w:val="en-US"/>
        </w:rPr>
        <w:t>PoW</w:t>
      </w:r>
      <w:proofErr w:type="spellEnd"/>
      <w:proofErr w:type="gramEnd"/>
      <w:r w:rsidRPr="00C821A8">
        <w:rPr>
          <w:lang w:val="en-US"/>
        </w:rPr>
        <w:t xml:space="preserve">) algorithm, which relies on mining new blocks of transactions, </w:t>
      </w:r>
      <w:proofErr w:type="spellStart"/>
      <w:r w:rsidRPr="00C821A8">
        <w:rPr>
          <w:lang w:val="en-US"/>
        </w:rPr>
        <w:t>PoS</w:t>
      </w:r>
      <w:proofErr w:type="spellEnd"/>
      <w:r w:rsidRPr="00C821A8">
        <w:rPr>
          <w:lang w:val="en-US"/>
        </w:rPr>
        <w:t xml:space="preserve"> uses a different approach to validate transactions and secure the network.</w:t>
      </w:r>
    </w:p>
    <w:p w14:paraId="1B5D28EF" w14:textId="1F73AA9D" w:rsidR="00C821A8" w:rsidRPr="00C821A8" w:rsidRDefault="00C821A8" w:rsidP="00C821A8">
      <w:pPr>
        <w:spacing w:before="100" w:beforeAutospacing="1" w:after="100" w:afterAutospacing="1"/>
        <w:jc w:val="both"/>
        <w:rPr>
          <w:lang w:val="en-US"/>
        </w:rPr>
      </w:pPr>
      <w:r w:rsidRPr="00C821A8">
        <w:rPr>
          <w:lang w:val="en-US"/>
        </w:rPr>
        <w:t xml:space="preserve">In a </w:t>
      </w:r>
      <w:proofErr w:type="spellStart"/>
      <w:r w:rsidRPr="00C821A8">
        <w:rPr>
          <w:lang w:val="en-US"/>
        </w:rPr>
        <w:t>PoS</w:t>
      </w:r>
      <w:proofErr w:type="spellEnd"/>
      <w:r w:rsidRPr="00C821A8">
        <w:rPr>
          <w:lang w:val="en-US"/>
        </w:rPr>
        <w:t xml:space="preserve"> system, network participants are required to "stake" a certain amount of their assets (usually the native cryptocurrency of the blockchain) as collateral. This collateral acts as a form of security and is used to incentivize participants to act honestly and validate transactions in a fair and transparent manner.</w:t>
      </w:r>
      <w:r w:rsidR="00D82B80">
        <w:rPr>
          <w:lang w:val="en-US"/>
        </w:rPr>
        <w:t xml:space="preserve"> </w:t>
      </w:r>
      <w:r w:rsidRPr="00C821A8">
        <w:rPr>
          <w:lang w:val="en-US"/>
        </w:rPr>
        <w:t>When a new block of transactions is added to the blockchain, the network selects the participants who will validate the transactions in that block based on their staked assets. These participants, known as "validators," are chosen using a random selection process, and they are responsible for verifying the transactions in the new block and adding it to the chain.</w:t>
      </w:r>
      <w:r w:rsidR="00D82B80">
        <w:rPr>
          <w:lang w:val="en-US"/>
        </w:rPr>
        <w:t xml:space="preserve"> </w:t>
      </w:r>
      <w:r w:rsidRPr="00C821A8">
        <w:rPr>
          <w:lang w:val="en-US"/>
        </w:rPr>
        <w:t xml:space="preserve">The </w:t>
      </w:r>
      <w:proofErr w:type="spellStart"/>
      <w:r w:rsidRPr="00C821A8">
        <w:rPr>
          <w:lang w:val="en-US"/>
        </w:rPr>
        <w:t>PoS</w:t>
      </w:r>
      <w:proofErr w:type="spellEnd"/>
      <w:r w:rsidRPr="00C821A8">
        <w:rPr>
          <w:lang w:val="en-US"/>
        </w:rPr>
        <w:t xml:space="preserve"> algorithm </w:t>
      </w:r>
      <w:r w:rsidR="002B5605">
        <w:rPr>
          <w:lang w:val="en-US"/>
        </w:rPr>
        <w:t xml:space="preserve">allows </w:t>
      </w:r>
      <w:r w:rsidRPr="00C821A8">
        <w:rPr>
          <w:lang w:val="en-US"/>
        </w:rPr>
        <w:t xml:space="preserve">for a more decentralized approach to consensus, as the selection of validators is based on the amount of assets staked, rather than the computational power of the miner. It also reduces the energy consumption and costs associated with mining, as there is no need for complex </w:t>
      </w:r>
      <w:proofErr w:type="spellStart"/>
      <w:r w:rsidR="002B5605">
        <w:rPr>
          <w:lang w:val="en-US"/>
        </w:rPr>
        <w:t>cryptographical</w:t>
      </w:r>
      <w:proofErr w:type="spellEnd"/>
      <w:r w:rsidR="002B5605">
        <w:rPr>
          <w:lang w:val="en-US"/>
        </w:rPr>
        <w:t xml:space="preserve"> problem</w:t>
      </w:r>
      <w:r w:rsidRPr="00C821A8">
        <w:rPr>
          <w:lang w:val="en-US"/>
        </w:rPr>
        <w:t>s to be solved.</w:t>
      </w:r>
      <w:r w:rsidR="00CF2E1C">
        <w:rPr>
          <w:lang w:val="en-US"/>
        </w:rPr>
        <w:t xml:space="preserve"> T</w:t>
      </w:r>
      <w:r w:rsidRPr="00C821A8">
        <w:rPr>
          <w:lang w:val="en-US"/>
        </w:rPr>
        <w:t xml:space="preserve">he </w:t>
      </w:r>
      <w:proofErr w:type="spellStart"/>
      <w:r w:rsidRPr="00C821A8">
        <w:rPr>
          <w:lang w:val="en-US"/>
        </w:rPr>
        <w:t>PoS</w:t>
      </w:r>
      <w:proofErr w:type="spellEnd"/>
      <w:r w:rsidRPr="00C821A8">
        <w:rPr>
          <w:lang w:val="en-US"/>
        </w:rPr>
        <w:t xml:space="preserve"> algorithm is an important part of the blockchain technology and offers an alternative</w:t>
      </w:r>
      <w:r w:rsidR="00CF2E1C">
        <w:rPr>
          <w:lang w:val="en-US"/>
        </w:rPr>
        <w:t xml:space="preserve"> </w:t>
      </w:r>
      <w:r w:rsidRPr="00C821A8">
        <w:rPr>
          <w:lang w:val="en-US"/>
        </w:rPr>
        <w:t xml:space="preserve">approach </w:t>
      </w:r>
      <w:r w:rsidR="00CF2E1C">
        <w:rPr>
          <w:lang w:val="en-US"/>
        </w:rPr>
        <w:t>to achieving consensus and securing</w:t>
      </w:r>
      <w:r w:rsidRPr="00C821A8">
        <w:rPr>
          <w:lang w:val="en-US"/>
        </w:rPr>
        <w:t xml:space="preserve"> decentralized networks</w:t>
      </w:r>
      <w:r w:rsidR="00CF2E1C">
        <w:rPr>
          <w:lang w:val="en-US"/>
        </w:rPr>
        <w:t xml:space="preserve"> in a less energy consumption way by reducing the computational power</w:t>
      </w:r>
      <w:r w:rsidR="00C9290C">
        <w:rPr>
          <w:lang w:val="en-US"/>
        </w:rPr>
        <w:t xml:space="preserve"> </w:t>
      </w:r>
      <w:r w:rsidR="0028726F">
        <w:rPr>
          <w:lang w:val="en-US"/>
        </w:rPr>
        <w:fldChar w:fldCharType="begin"/>
      </w:r>
      <w:r w:rsidR="0028726F">
        <w:rPr>
          <w:lang w:val="en-US"/>
        </w:rPr>
        <w:instrText xml:space="preserve"> ADDIN ZOTERO_ITEM CSL_CITATION {"citationID":"a6iCZQny","properties":{"formattedCitation":"[14]","plainCitation":"[14]","noteIndex":0},"citationItems":[{"id":117,"uris":["http://zotero.org/users/8329906/items/3YXKEWRA"],"itemData":{"id":117,"type":"paper-conference","abstract":"Sidechains have long been heralded as the key enabler of blockchain scalability and interoperability. However, no modeling of the concept or a provably secure construction has so far been attempted. We provide the first formal definition of what a sidechain system is and how assets can be moved between sidechains securely. We put forth a security definition that augments the known transaction ledger properties of liveness and safety to hold across multiple ledgers and enhance them with a new “firewall” security property which safeguards each blockchain from its sidechains, limiting the impact of an otherwise catastrophic sidechain failure. We then provide a sidechain construction that is suitable for proof-of-stake (PoS) sidechain systems. As an exemplary concrete instantiation we present our construction for an epoch- based PoS system consistent with Ouroboros (Crypto 2017), the PoS blockchain protocol used in Cardano which is one of the largest pure PoS systems by market capitalisation, and we also comment how the construction can be adapted for other protocols such as Ouroboros Praos (Eurocrypt 2018), Ouroboros Genesis (CCS 2018), Snow White and Algorand. An important feature of our construction is merged-staking that prevents “goldfinger” attacks against a sidechain that is only carrying a small amount of stake. An important technique for pegging chains that we use in our construction is cross-chain certification which is facilitated by a novel cryptographic primitive we introduce called ad-hoc threshold multisignatures (ATMS) which may be of independent interest. We show how ATMS can be securely instantiated by regular and aggregate digital signatures as well as succinct arguments of knowledge such as STARKs and bulletproofs with varying degrees of storage efficiency.","container-title":"2019 IEEE Symposium on Security and Privacy (SP)","DOI":"10.1109/SP.2019.00040","event-title":"2019 IEEE Symposium on Security and Privacy (SP)","note":"ISSN: 2375-1207","page":"139-156","source":"IEEE Xplore","title":"Proof-of-Stake Sidechains","author":[{"family":"Gaži","given":"Peter"},{"family":"Kiayias","given":"Aggelos"},{"family":"Zindros","given":"Dionysis"}],"issued":{"date-parts":[["2019",2]]}}}],"schema":"https://github.com/citation-style-language/schema/raw/master/csl-citation.json"} </w:instrText>
      </w:r>
      <w:r w:rsidR="0028726F">
        <w:rPr>
          <w:lang w:val="en-US"/>
        </w:rPr>
        <w:fldChar w:fldCharType="separate"/>
      </w:r>
      <w:r w:rsidR="0028726F" w:rsidRPr="0028726F">
        <w:t>[14]</w:t>
      </w:r>
      <w:r w:rsidR="0028726F">
        <w:rPr>
          <w:lang w:val="en-US"/>
        </w:rPr>
        <w:fldChar w:fldCharType="end"/>
      </w:r>
      <w:r w:rsidR="0028726F">
        <w:rPr>
          <w:lang w:val="en-US"/>
        </w:rPr>
        <w:t>.</w:t>
      </w:r>
    </w:p>
    <w:p w14:paraId="5768ADBB" w14:textId="672E7590" w:rsidR="00D82B80" w:rsidRPr="008E29B2" w:rsidRDefault="00D82B80" w:rsidP="00D82B80">
      <w:pPr>
        <w:pStyle w:val="Heading3"/>
        <w:rPr>
          <w:lang w:val="en-US"/>
        </w:rPr>
      </w:pPr>
      <w:r>
        <w:t>Delegated Proof-of-Stake</w:t>
      </w:r>
    </w:p>
    <w:p w14:paraId="29764373" w14:textId="076A5438" w:rsidR="00D82B80" w:rsidRPr="00D82B80" w:rsidRDefault="00D82B80" w:rsidP="00D82B80">
      <w:pPr>
        <w:spacing w:before="100" w:beforeAutospacing="1" w:after="100" w:afterAutospacing="1"/>
        <w:jc w:val="both"/>
        <w:rPr>
          <w:lang w:val="en-US"/>
        </w:rPr>
      </w:pPr>
      <w:r w:rsidRPr="00D82B80">
        <w:rPr>
          <w:lang w:val="en-US"/>
        </w:rPr>
        <w:t>Delegated Proof-of-Stake (</w:t>
      </w:r>
      <w:proofErr w:type="spellStart"/>
      <w:r w:rsidRPr="00D82B80">
        <w:rPr>
          <w:lang w:val="en-US"/>
        </w:rPr>
        <w:t>DPoS</w:t>
      </w:r>
      <w:proofErr w:type="spellEnd"/>
      <w:r w:rsidRPr="00D82B80">
        <w:rPr>
          <w:lang w:val="en-US"/>
        </w:rPr>
        <w:t>) is a variant of the Proof-of-Stake (</w:t>
      </w:r>
      <w:proofErr w:type="spellStart"/>
      <w:r w:rsidRPr="00D82B80">
        <w:rPr>
          <w:lang w:val="en-US"/>
        </w:rPr>
        <w:t>PoS</w:t>
      </w:r>
      <w:proofErr w:type="spellEnd"/>
      <w:r w:rsidRPr="00D82B80">
        <w:rPr>
          <w:lang w:val="en-US"/>
        </w:rPr>
        <w:t>) consensus algorithm. It is a fast and</w:t>
      </w:r>
      <w:r>
        <w:rPr>
          <w:lang w:val="en-US"/>
        </w:rPr>
        <w:t xml:space="preserve"> efficient approach to achieve</w:t>
      </w:r>
      <w:r w:rsidRPr="00D82B80">
        <w:rPr>
          <w:lang w:val="en-US"/>
        </w:rPr>
        <w:t xml:space="preserve"> consensus </w:t>
      </w:r>
      <w:r>
        <w:rPr>
          <w:lang w:val="en-US"/>
        </w:rPr>
        <w:t>on a decentralized network</w:t>
      </w:r>
      <w:r w:rsidRPr="00D82B80">
        <w:rPr>
          <w:lang w:val="en-US"/>
        </w:rPr>
        <w:t>.</w:t>
      </w:r>
    </w:p>
    <w:p w14:paraId="39B9B78A" w14:textId="75DFE307" w:rsidR="00D82B80" w:rsidRPr="00D82B80" w:rsidRDefault="00D82B80" w:rsidP="00D82B80">
      <w:pPr>
        <w:spacing w:before="100" w:beforeAutospacing="1" w:after="100" w:afterAutospacing="1"/>
        <w:jc w:val="both"/>
        <w:rPr>
          <w:lang w:val="en-US"/>
        </w:rPr>
      </w:pPr>
      <w:r w:rsidRPr="00D82B80">
        <w:rPr>
          <w:lang w:val="en-US"/>
        </w:rPr>
        <w:t xml:space="preserve">In a </w:t>
      </w:r>
      <w:proofErr w:type="spellStart"/>
      <w:r w:rsidRPr="00D82B80">
        <w:rPr>
          <w:lang w:val="en-US"/>
        </w:rPr>
        <w:t>DPoS</w:t>
      </w:r>
      <w:proofErr w:type="spellEnd"/>
      <w:r w:rsidRPr="00D82B80">
        <w:rPr>
          <w:lang w:val="en-US"/>
        </w:rPr>
        <w:t xml:space="preserve"> system, network participants can delegate their voting power to other participants, known as "witnesses" or "delegates," who are responsible for validating transactions and adding new blocks to the blockchain. These witnesses are selected based on their reputation and the amount of stake they have in the network.</w:t>
      </w:r>
      <w:r>
        <w:rPr>
          <w:lang w:val="en-US"/>
        </w:rPr>
        <w:t xml:space="preserve"> </w:t>
      </w:r>
      <w:r w:rsidRPr="00D82B80">
        <w:rPr>
          <w:lang w:val="en-US"/>
        </w:rPr>
        <w:t xml:space="preserve">The </w:t>
      </w:r>
      <w:r w:rsidR="002B5605">
        <w:rPr>
          <w:lang w:val="en-US"/>
        </w:rPr>
        <w:t xml:space="preserve">features of </w:t>
      </w:r>
      <w:proofErr w:type="spellStart"/>
      <w:r w:rsidRPr="00D82B80">
        <w:rPr>
          <w:lang w:val="en-US"/>
        </w:rPr>
        <w:t>DPoS</w:t>
      </w:r>
      <w:proofErr w:type="spellEnd"/>
      <w:r w:rsidRPr="00D82B80">
        <w:rPr>
          <w:lang w:val="en-US"/>
        </w:rPr>
        <w:t xml:space="preserve"> algorithm </w:t>
      </w:r>
      <w:r w:rsidR="002B5605">
        <w:rPr>
          <w:lang w:val="en-US"/>
        </w:rPr>
        <w:t>gives the potentiality</w:t>
      </w:r>
      <w:r w:rsidRPr="00D82B80">
        <w:rPr>
          <w:lang w:val="en-US"/>
        </w:rPr>
        <w:t xml:space="preserve"> </w:t>
      </w:r>
      <w:r w:rsidR="002B5605">
        <w:rPr>
          <w:lang w:val="en-US"/>
        </w:rPr>
        <w:t>to be more</w:t>
      </w:r>
      <w:r w:rsidRPr="00D82B80">
        <w:rPr>
          <w:lang w:val="en-US"/>
        </w:rPr>
        <w:t xml:space="preserve"> efficient and secure. For example, it allows for </w:t>
      </w:r>
      <w:proofErr w:type="spellStart"/>
      <w:proofErr w:type="gramStart"/>
      <w:r w:rsidRPr="00D82B80">
        <w:rPr>
          <w:lang w:val="en-US"/>
        </w:rPr>
        <w:t>a</w:t>
      </w:r>
      <w:proofErr w:type="spellEnd"/>
      <w:proofErr w:type="gramEnd"/>
      <w:r w:rsidRPr="00D82B80">
        <w:rPr>
          <w:lang w:val="en-US"/>
        </w:rPr>
        <w:t xml:space="preserve"> egalitarian approach to consensus, as the selection of witnesses is based on the amount of stake they have, rather than their computational power. It also reduces the energy consumption and costs associated with mining, as there is no need for complex mathematical puzzles to be solved.</w:t>
      </w:r>
      <w:r>
        <w:rPr>
          <w:lang w:val="en-US"/>
        </w:rPr>
        <w:t xml:space="preserve"> </w:t>
      </w:r>
      <w:r w:rsidRPr="00D82B80">
        <w:rPr>
          <w:lang w:val="en-US"/>
        </w:rPr>
        <w:t xml:space="preserve">In addition, the </w:t>
      </w:r>
      <w:proofErr w:type="spellStart"/>
      <w:r w:rsidRPr="00D82B80">
        <w:rPr>
          <w:lang w:val="en-US"/>
        </w:rPr>
        <w:t>DPoS</w:t>
      </w:r>
      <w:proofErr w:type="spellEnd"/>
      <w:r w:rsidRPr="00D82B80">
        <w:rPr>
          <w:lang w:val="en-US"/>
        </w:rPr>
        <w:t xml:space="preserve"> algorithm allows for faster transaction processing and improved scalability, as the witnesses can process transactions in parallel and add multiple blocks to the chain simultaneously. This allows for higher transaction throughput and improved network performance</w:t>
      </w:r>
      <w:r w:rsidR="00C9290C">
        <w:rPr>
          <w:lang w:val="en-US"/>
        </w:rPr>
        <w:t xml:space="preserve"> </w:t>
      </w:r>
      <w:r w:rsidR="0028726F">
        <w:rPr>
          <w:lang w:val="en-US"/>
        </w:rPr>
        <w:fldChar w:fldCharType="begin"/>
      </w:r>
      <w:r w:rsidR="0028726F">
        <w:rPr>
          <w:lang w:val="en-US"/>
        </w:rPr>
        <w:instrText xml:space="preserve"> ADDIN ZOTERO_ITEM CSL_CITATION {"citationID":"tgNmyChI","properties":{"formattedCitation":"[15]","plainCitation":"[15]","noteIndex":0},"citationItems":[{"id":123,"uris":["http://zotero.org/users/8329906/items/FJ5QUNHG"],"itemData":{"id":123,"type":"article-journal","abstract":"Blockchain technology has a wide range of applications in the fields of finance, credit reporting and intellectual property, etc. As the core of blockchain, consensus algorithm affects the security and performance of blockchain system directly. In the past 10 years, there have been about 30 consensus algorithms such as Proof of Work (PoW), Proof of Stake (PoS), Delegated Proof of Stake (DPoS), Ripple Protocol Consensus Algorithm (RPCA) and AlgoRand. But their security, stability and operating efficiency still lag far behind our actual needs. This paper introduces the computing power competition of PoW into DPoS to design an improved consensus algorithm named Delegated Proof of Stake with Downgrade (DDPoS). Through the further modification, the impact of both computing resources and stakes on generating blocks is reduced to achieve higher efficiency, fairness, and decentralization in consensus process. Then a downgrade mechanism is proposed to quickly replace the malicious nodes to improve the security. The simulation experiments in blockchain system show that the proposed consensus algorithm is significantly more efficient than PoW and PoS, but slightly lower than DPoS. However, its degree of centralization remains far below that of DPoS. And through the downgrade mechanism, the proposed consensus algorithm can detect and downgrade the malicious nodes timely to ensure the security and good operation of system.","container-title":"IEEE Access","DOI":"10.1109/ACCESS.2019.2935149","ISSN":"2169-3536","note":"event-title: IEEE Access","page":"118541-118555","source":"IEEE Xplore","title":"Delegated Proof of Stake With Downgrade: A Secure and Efficient Blockchain Consensus Algorithm With Downgrade Mechanism","title-short":"Delegated Proof of Stake With Downgrade","volume":"7","author":[{"family":"Yang","given":"Fan"},{"family":"Zhou","given":"Wei"},{"family":"Wu","given":"QingQing"},{"family":"Long","given":"Rui"},{"family":"Xiong","given":"Neal N."},{"family":"Zhou","given":"Meiqi"}],"issued":{"date-parts":[["2019"]]}}}],"schema":"https://github.com/citation-style-language/schema/raw/master/csl-citation.json"} </w:instrText>
      </w:r>
      <w:r w:rsidR="0028726F">
        <w:rPr>
          <w:lang w:val="en-US"/>
        </w:rPr>
        <w:fldChar w:fldCharType="separate"/>
      </w:r>
      <w:r w:rsidR="0028726F" w:rsidRPr="0028726F">
        <w:t>[15]</w:t>
      </w:r>
      <w:r w:rsidR="0028726F">
        <w:rPr>
          <w:lang w:val="en-US"/>
        </w:rPr>
        <w:fldChar w:fldCharType="end"/>
      </w:r>
      <w:r w:rsidR="0028726F">
        <w:rPr>
          <w:lang w:val="en-US"/>
        </w:rPr>
        <w:t>.</w:t>
      </w:r>
    </w:p>
    <w:p w14:paraId="40962D6F" w14:textId="65F805AF" w:rsidR="00D82B80" w:rsidRPr="008E29B2" w:rsidRDefault="00D82B80" w:rsidP="00D82B80">
      <w:pPr>
        <w:pStyle w:val="Heading3"/>
        <w:rPr>
          <w:lang w:val="en-US"/>
        </w:rPr>
      </w:pPr>
      <w:r w:rsidRPr="00D82B80">
        <w:t>Practical Byzantine Fault Tolerance</w:t>
      </w:r>
    </w:p>
    <w:p w14:paraId="207B617D" w14:textId="6012AA1C" w:rsidR="002B5605" w:rsidRPr="002B5605" w:rsidRDefault="002B5605" w:rsidP="002B5605">
      <w:pPr>
        <w:spacing w:before="100" w:beforeAutospacing="1" w:after="100" w:afterAutospacing="1"/>
        <w:jc w:val="both"/>
        <w:rPr>
          <w:lang w:val="en-US"/>
        </w:rPr>
      </w:pPr>
      <w:r w:rsidRPr="002B5605">
        <w:rPr>
          <w:lang w:val="en-US"/>
        </w:rPr>
        <w:t>The Practical Byzantine Fault Tolerance (PBFT) Protocol is a variant of the Proof-of-Stake (</w:t>
      </w:r>
      <w:proofErr w:type="spellStart"/>
      <w:r w:rsidRPr="002B5605">
        <w:rPr>
          <w:lang w:val="en-US"/>
        </w:rPr>
        <w:t>PoS</w:t>
      </w:r>
      <w:proofErr w:type="spellEnd"/>
      <w:r w:rsidRPr="002B5605">
        <w:rPr>
          <w:lang w:val="en-US"/>
        </w:rPr>
        <w:t>) algorithm and is based on the concept of "quorum slicing."</w:t>
      </w:r>
    </w:p>
    <w:p w14:paraId="65CD2EDE" w14:textId="233F8C5A" w:rsidR="001048EF" w:rsidRDefault="002B5605" w:rsidP="00C94A1A">
      <w:pPr>
        <w:spacing w:before="100" w:beforeAutospacing="1" w:after="100" w:afterAutospacing="1"/>
        <w:jc w:val="both"/>
        <w:rPr>
          <w:lang w:val="en-US"/>
        </w:rPr>
      </w:pPr>
      <w:r w:rsidRPr="002B5605">
        <w:rPr>
          <w:lang w:val="en-US"/>
        </w:rPr>
        <w:t xml:space="preserve">In a PBFT system, the network is divided into multiple slices, and each slice is responsible for validating a portion of the transactions in a new block. This allows for faster transaction processing and improved security, as the network can process transactions in parallel and add </w:t>
      </w:r>
      <w:r w:rsidRPr="002B5605">
        <w:rPr>
          <w:lang w:val="en-US"/>
        </w:rPr>
        <w:lastRenderedPageBreak/>
        <w:t>multiple blocks to the chain simultaneously.</w:t>
      </w:r>
      <w:r w:rsidR="00775265">
        <w:rPr>
          <w:lang w:val="en-US"/>
        </w:rPr>
        <w:t xml:space="preserve"> </w:t>
      </w:r>
      <w:r w:rsidRPr="002B5605">
        <w:rPr>
          <w:lang w:val="en-US"/>
        </w:rPr>
        <w:t>The PBFT is designed to be resistant to attacks and tampering, and it requires a high level of computational power to perform, which makes it difficult for a single entity to control the network.</w:t>
      </w:r>
      <w:r w:rsidR="00775265">
        <w:rPr>
          <w:lang w:val="en-US"/>
        </w:rPr>
        <w:t xml:space="preserve"> </w:t>
      </w:r>
      <w:r w:rsidRPr="002B5605">
        <w:rPr>
          <w:lang w:val="en-US"/>
        </w:rPr>
        <w:t>In addition, the PBFT protocol allows for a more decentralized and egalitarian approach to consensus, as the selection of validators is based on the amount of stake they have, rather than their computational power. This helps to ensure that the network remains secure and that transactions are validated in a fair and transparent manner</w:t>
      </w:r>
      <w:r w:rsidR="00C9290C">
        <w:rPr>
          <w:lang w:val="en-US"/>
        </w:rPr>
        <w:t xml:space="preserve"> </w:t>
      </w:r>
      <w:r w:rsidR="0028726F">
        <w:rPr>
          <w:lang w:val="en-US"/>
        </w:rPr>
        <w:fldChar w:fldCharType="begin"/>
      </w:r>
      <w:r w:rsidR="0028726F">
        <w:rPr>
          <w:lang w:val="en-US"/>
        </w:rPr>
        <w:instrText xml:space="preserve"> ADDIN ZOTERO_ITEM CSL_CITATION {"citationID":"PVa4pc7h","properties":{"formattedCitation":"[16]","plainCitation":"[16]","noteIndex":0},"citationItems":[{"id":126,"uris":["http://zotero.org/users/8329906/items/95QW4LQS"],"itemData":{"id":126,"type":"paper-conference","abstract":"This paper describes a novel Byzantine fault tolerant protocol that allows replicas to join and exit dynamically. With the astonishing success of cryptocurrencies, people attach great importance in “blockchain” and robust Byzantine fault tolerant (BFT) protocols for consensus. Among the conventional wisdom, the Practical Byzantine Fault Tolerance (PBFT), proposed by Miguel and Liskov in 1999, occupies an important position. Although PBFT has many advantages, it has fatal disadvantages. Firstly, it works in a completely enclosed environment, where users who want to add or take out any node must stop the whole system. Secondly, although PBFT guarantees liveness and safety if at most [n-1/ 3] c out of a total n replicas are faulty, it takes no measure to deal with these ineffective or malicious replicas, which is harmful to the system and will cause system crash finally. These drawbacks are unbearable in practice. In order to solve them, we present an alternative, Dynamic PBFT.","container-title":"2018 IEEE Conference on Communications and Network Security (CNS)","DOI":"10.1109/CNS.2018.8433150","event-title":"2018 IEEE Conference on Communications and Network Security (CNS)","page":"1-8","source":"IEEE Xplore","title":"Dynamic Practical Byzantine Fault Tolerance","author":[{"family":"Hao","given":"Xu"},{"family":"Yu","given":"Long"},{"family":"Zhiqiang","given":"Liu"},{"family":"Zhen","given":"Liu"},{"family":"Dawu","given":"Gu"}],"issued":{"date-parts":[["2018",2]]}}}],"schema":"https://github.com/citation-style-language/schema/raw/master/csl-citation.json"} </w:instrText>
      </w:r>
      <w:r w:rsidR="0028726F">
        <w:rPr>
          <w:lang w:val="en-US"/>
        </w:rPr>
        <w:fldChar w:fldCharType="separate"/>
      </w:r>
      <w:r w:rsidR="0028726F" w:rsidRPr="0028726F">
        <w:t>[16]</w:t>
      </w:r>
      <w:r w:rsidR="0028726F">
        <w:rPr>
          <w:lang w:val="en-US"/>
        </w:rPr>
        <w:fldChar w:fldCharType="end"/>
      </w:r>
      <w:r w:rsidR="0028726F">
        <w:rPr>
          <w:lang w:val="en-US"/>
        </w:rPr>
        <w:t>.</w:t>
      </w:r>
    </w:p>
    <w:p w14:paraId="42B2AD95" w14:textId="130041C9" w:rsidR="00C9290C" w:rsidRDefault="00C9290C" w:rsidP="00C9290C">
      <w:pPr>
        <w:pStyle w:val="Heading2"/>
      </w:pPr>
      <w:r>
        <w:t>Inter</w:t>
      </w:r>
      <w:r>
        <w:rPr>
          <w:lang w:val="en-US"/>
        </w:rPr>
        <w:t>p</w:t>
      </w:r>
      <w:proofErr w:type="spellStart"/>
      <w:r>
        <w:t>lanetary</w:t>
      </w:r>
      <w:proofErr w:type="spellEnd"/>
      <w:r>
        <w:t xml:space="preserve"> File System</w:t>
      </w:r>
    </w:p>
    <w:p w14:paraId="700C8434" w14:textId="634C8418" w:rsidR="00C9290C" w:rsidRDefault="001C5030" w:rsidP="00C94A1A">
      <w:pPr>
        <w:spacing w:before="100" w:beforeAutospacing="1" w:after="100" w:afterAutospacing="1"/>
        <w:jc w:val="both"/>
      </w:pPr>
      <w:r w:rsidRPr="001C5030">
        <w:t>Interplanetary File System (IPFS) is a peer-to-peer file sharing system that aims to revolutionize the way information is distributed across the globe. It is a combination of distributed systems, communication protocols, and file system technologies. Communication protocols are the set of rules that govern electronic transactions between connected users, and IPFS uses a combination of client-server and HTTP web-based models to facilitate P2P file sharing. The system consists of several layers, each of which is responsible for a specific function. IPFS combines a range of novel and existing approaches to improve the efficiency and reliability of information distribution. Its main component is discussed below:</w:t>
      </w:r>
    </w:p>
    <w:p w14:paraId="68D04BFF" w14:textId="170C139B" w:rsidR="001C5030" w:rsidRPr="001C5030" w:rsidRDefault="001C5030" w:rsidP="001C5030">
      <w:pPr>
        <w:spacing w:before="100" w:beforeAutospacing="1" w:after="100" w:afterAutospacing="1"/>
        <w:jc w:val="both"/>
        <w:rPr>
          <w:lang w:val="en-US"/>
        </w:rPr>
      </w:pPr>
      <w:r w:rsidRPr="001C5030">
        <w:rPr>
          <w:lang w:val="en-US"/>
        </w:rPr>
        <w:t>Distributed Hash Table (DHT) is a type of data storage system that uses a hash table to efficiently coordinate and distribute information over a network of computers. The main advantages of DHTs are their scalability, decentralization, and fault tolerance. Unlike traditional systems that require central coordination, DHTs can function reliably even after node failure. They are also able to accommodate a large number of nodes.</w:t>
      </w:r>
      <w:r>
        <w:rPr>
          <w:lang w:val="en-US"/>
        </w:rPr>
        <w:t xml:space="preserve"> </w:t>
      </w:r>
      <w:r w:rsidRPr="001C5030">
        <w:rPr>
          <w:lang w:val="en-US"/>
        </w:rPr>
        <w:t>DHTs have a wide range of potential applications, including electronic file security systems in sectors such as banking, legal, education, and healthcare. They can provide a secure and efficient way to store and access information in decentralized networks</w:t>
      </w:r>
      <w:r w:rsidR="006E01E7">
        <w:rPr>
          <w:lang w:val="en-US"/>
        </w:rPr>
        <w:t xml:space="preserve"> </w:t>
      </w:r>
      <w:r w:rsidR="0028726F">
        <w:rPr>
          <w:lang w:val="en-US"/>
        </w:rPr>
        <w:fldChar w:fldCharType="begin"/>
      </w:r>
      <w:r w:rsidR="0028726F">
        <w:rPr>
          <w:lang w:val="en-US"/>
        </w:rPr>
        <w:instrText xml:space="preserve"> ADDIN ZOTERO_ITEM CSL_CITATION {"citationID":"uzs5EEne","properties":{"formattedCitation":"[17]","plainCitation":"[17]","noteIndex":0},"citationItems":[{"id":130,"uris":["http://zotero.org/users/8329906/items/ZW4UPPTY"],"itemData":{"id":130,"type":"book","collection-title":"Lecture Notes in Networks and Systems","event-place":"Singapore","ISBN":"9789811610882","language":"en","note":"DOI: 10.1007/978-981-16-1089-9","publisher":"Springer Singapore","publisher-place":"Singapore","source":"DOI.org (Crossref)","title":"Communication and Intelligent Systems: Proceedings of ICCIS 2020","title-short":"Communication and Intelligent Systems","URL":"https://link.springer.com/10.1007/978-981-16-1089-9","volume":"204","editor":[{"family":"Sharma","given":"Harish"},{"family":"Gupta","given":"Mukesh Kumar"},{"family":"Tomar","given":"G. S."},{"family":"Lipo","given":"Wang"}],"accessed":{"date-parts":[["2022",12,11]]},"issued":{"date-parts":[["2021"]]}}}],"schema":"https://github.com/citation-style-language/schema/raw/master/csl-citation.json"} </w:instrText>
      </w:r>
      <w:r w:rsidR="0028726F">
        <w:rPr>
          <w:lang w:val="en-US"/>
        </w:rPr>
        <w:fldChar w:fldCharType="separate"/>
      </w:r>
      <w:r w:rsidR="0028726F" w:rsidRPr="0028726F">
        <w:t>[17]</w:t>
      </w:r>
      <w:r w:rsidR="0028726F">
        <w:rPr>
          <w:lang w:val="en-US"/>
        </w:rPr>
        <w:fldChar w:fldCharType="end"/>
      </w:r>
      <w:r w:rsidR="0028726F">
        <w:rPr>
          <w:lang w:val="en-US"/>
        </w:rPr>
        <w:t>.</w:t>
      </w:r>
    </w:p>
    <w:p w14:paraId="16FCA32D" w14:textId="77777777" w:rsidR="001C5030" w:rsidRDefault="001C5030" w:rsidP="001C5030">
      <w:pPr>
        <w:keepNext/>
        <w:spacing w:before="100" w:beforeAutospacing="1" w:after="100" w:afterAutospacing="1"/>
        <w:jc w:val="center"/>
      </w:pPr>
      <w:r>
        <w:rPr>
          <w:noProof/>
          <w:lang w:val="el-GR" w:eastAsia="el-GR"/>
        </w:rPr>
        <w:drawing>
          <wp:inline distT="0" distB="0" distL="0" distR="0" wp14:anchorId="3960F652" wp14:editId="09A2DBF3">
            <wp:extent cx="5727700" cy="353123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_DrsOgnmYk-NgKoNe.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531235"/>
                    </a:xfrm>
                    <a:prstGeom prst="rect">
                      <a:avLst/>
                    </a:prstGeom>
                  </pic:spPr>
                </pic:pic>
              </a:graphicData>
            </a:graphic>
          </wp:inline>
        </w:drawing>
      </w:r>
    </w:p>
    <w:p w14:paraId="1842BA99" w14:textId="1CE6E6EE" w:rsidR="001C5030" w:rsidRPr="008E29B2" w:rsidRDefault="001C5030" w:rsidP="001C5030">
      <w:pPr>
        <w:pStyle w:val="Caption"/>
        <w:rPr>
          <w:lang w:val="en-US"/>
        </w:rPr>
      </w:pPr>
      <w:r>
        <w:t xml:space="preserve">Figure </w:t>
      </w:r>
      <w:r>
        <w:fldChar w:fldCharType="begin"/>
      </w:r>
      <w:r>
        <w:instrText xml:space="preserve"> SEQ Figure \* ARABIC </w:instrText>
      </w:r>
      <w:r>
        <w:fldChar w:fldCharType="separate"/>
      </w:r>
      <w:r w:rsidR="00907C4B">
        <w:rPr>
          <w:noProof/>
        </w:rPr>
        <w:t>3</w:t>
      </w:r>
      <w:r>
        <w:fldChar w:fldCharType="end"/>
      </w:r>
      <w:r>
        <w:t>: How IPFS works</w:t>
      </w:r>
    </w:p>
    <w:p w14:paraId="25D61183" w14:textId="079CCC43" w:rsidR="00AC44B9" w:rsidRDefault="00AC44B9" w:rsidP="00AC44B9">
      <w:pPr>
        <w:pStyle w:val="Heading2"/>
      </w:pPr>
      <w:r>
        <w:lastRenderedPageBreak/>
        <w:t>Application design</w:t>
      </w:r>
    </w:p>
    <w:p w14:paraId="780ABE22" w14:textId="13C63A7F" w:rsidR="001B46E6" w:rsidRDefault="00AC44B9" w:rsidP="00FA4E7A">
      <w:pPr>
        <w:jc w:val="both"/>
      </w:pPr>
      <w:r>
        <w:t>In this section a concise description of the solution and miscellaneous processes that take place are given.</w:t>
      </w:r>
    </w:p>
    <w:p w14:paraId="50AAF964" w14:textId="228686B6" w:rsidR="00FA4E7A" w:rsidRDefault="00FA4E7A" w:rsidP="00FA4E7A">
      <w:pPr>
        <w:spacing w:before="100" w:beforeAutospacing="1" w:after="100" w:afterAutospacing="1"/>
        <w:jc w:val="both"/>
        <w:rPr>
          <w:lang w:val="en-US"/>
        </w:rPr>
      </w:pPr>
      <w:r>
        <w:rPr>
          <w:lang w:val="en-US"/>
        </w:rPr>
        <w:t xml:space="preserve">As discussed in the previous sections, any digital or physical asset can be converted into tokens. In order to simulate these assets, the solution developed for a use case scenario where these assets are digital art creations. This digital art is randomly generate different parts of the face (such as hair, ears, </w:t>
      </w:r>
      <w:r w:rsidR="001B46E6">
        <w:rPr>
          <w:lang w:val="en-US"/>
        </w:rPr>
        <w:t>nose, eyes, skin color etc.</w:t>
      </w:r>
      <w:r>
        <w:rPr>
          <w:lang w:val="en-US"/>
        </w:rPr>
        <w:t>)</w:t>
      </w:r>
      <w:r w:rsidR="001B46E6">
        <w:rPr>
          <w:lang w:val="en-US"/>
        </w:rPr>
        <w:t xml:space="preserve"> and combine them in order to create a picture.</w:t>
      </w:r>
    </w:p>
    <w:p w14:paraId="6067DAAA" w14:textId="05B72143" w:rsidR="00586878" w:rsidRDefault="001B46E6" w:rsidP="00FA4E7A">
      <w:pPr>
        <w:spacing w:before="100" w:beforeAutospacing="1" w:after="100" w:afterAutospacing="1"/>
        <w:jc w:val="both"/>
        <w:rPr>
          <w:lang w:val="en-US"/>
        </w:rPr>
      </w:pPr>
      <w:r>
        <w:rPr>
          <w:lang w:val="en-US"/>
        </w:rPr>
        <w:t>The solution is a blockchain-based application. The main concept of the application is based on the idea that people can establish their own Intellectual Property Rights (IPR) for their digital art. Once a user convert his digital art into a Non-Fungible Token, it cannot be refused or</w:t>
      </w:r>
      <w:r w:rsidRPr="001B46E6">
        <w:rPr>
          <w:lang w:val="en-US"/>
        </w:rPr>
        <w:t xml:space="preserve"> </w:t>
      </w:r>
      <w:r>
        <w:rPr>
          <w:lang w:val="en-US"/>
        </w:rPr>
        <w:t>refute</w:t>
      </w:r>
      <w:r w:rsidR="00586878">
        <w:rPr>
          <w:lang w:val="en-US"/>
        </w:rPr>
        <w:t xml:space="preserve">d by anyone. This is due to the fact that the process of creating this NFT is a robust process that is based on a pre-arranged rules contained in a smart contract, which is deployed to the </w:t>
      </w:r>
      <w:proofErr w:type="spellStart"/>
      <w:r w:rsidR="00586878">
        <w:rPr>
          <w:lang w:val="en-US"/>
        </w:rPr>
        <w:t>Ethereum</w:t>
      </w:r>
      <w:proofErr w:type="spellEnd"/>
      <w:r w:rsidR="00586878">
        <w:rPr>
          <w:lang w:val="en-US"/>
        </w:rPr>
        <w:t xml:space="preserve"> blockchain network.</w:t>
      </w:r>
    </w:p>
    <w:p w14:paraId="5D83C48E" w14:textId="274F616A" w:rsidR="00586878" w:rsidRDefault="00586878" w:rsidP="00FA4E7A">
      <w:pPr>
        <w:spacing w:before="100" w:beforeAutospacing="1" w:after="100" w:afterAutospacing="1"/>
        <w:jc w:val="both"/>
        <w:rPr>
          <w:lang w:val="en-US"/>
        </w:rPr>
      </w:pPr>
      <w:r>
        <w:rPr>
          <w:lang w:val="en-US"/>
        </w:rPr>
        <w:t>To add a more decentralized approach, the digital art is stored in the IPFS node of the user. In this way, the digital art is not in a server where the data are accumulated and a p</w:t>
      </w:r>
      <w:r w:rsidR="00D93534">
        <w:rPr>
          <w:lang w:val="en-US"/>
        </w:rPr>
        <w:t>otential attack could harm them</w:t>
      </w:r>
      <w:r>
        <w:rPr>
          <w:lang w:val="en-US"/>
        </w:rPr>
        <w:t>.</w:t>
      </w:r>
      <w:r w:rsidR="00D93534">
        <w:rPr>
          <w:lang w:val="en-US"/>
        </w:rPr>
        <w:t xml:space="preserve"> Anyone using the application, can request to see any NFT created in this smart contract by typing the token id of the NFT. If a user requests to see an NFT, the digital art, as also the metadata (creator, title of the digital art, description) of the digital art will be presented.</w:t>
      </w:r>
    </w:p>
    <w:p w14:paraId="28475B91" w14:textId="3E9CCF44" w:rsidR="00F70912" w:rsidRPr="00F70912" w:rsidRDefault="00F70912" w:rsidP="00F70912">
      <w:pPr>
        <w:pStyle w:val="Heading3"/>
        <w:rPr>
          <w:lang w:val="en-US"/>
        </w:rPr>
      </w:pPr>
      <w:r>
        <w:rPr>
          <w:lang w:val="en-US"/>
        </w:rPr>
        <w:t>Creating NFT</w:t>
      </w:r>
    </w:p>
    <w:p w14:paraId="2B58DED3" w14:textId="1359F05F" w:rsidR="00D93534" w:rsidRDefault="00F70912" w:rsidP="00FA4E7A">
      <w:pPr>
        <w:spacing w:before="100" w:beforeAutospacing="1" w:after="100" w:afterAutospacing="1"/>
        <w:jc w:val="both"/>
        <w:rPr>
          <w:lang w:val="en-US"/>
        </w:rPr>
      </w:pPr>
      <w:r>
        <w:rPr>
          <w:lang w:val="en-US"/>
        </w:rPr>
        <w:t>The main steps of creating a Non-Fungible Token are depicted in the</w:t>
      </w:r>
      <w:r w:rsidR="00F4200D">
        <w:rPr>
          <w:lang w:val="en-US"/>
        </w:rPr>
        <w:t xml:space="preserve"> </w:t>
      </w:r>
      <w:r w:rsidR="00F4200D">
        <w:rPr>
          <w:lang w:val="en-US"/>
        </w:rPr>
        <w:fldChar w:fldCharType="begin"/>
      </w:r>
      <w:r w:rsidR="00F4200D">
        <w:rPr>
          <w:lang w:val="en-US"/>
        </w:rPr>
        <w:instrText xml:space="preserve"> REF _Ref122196095 \h </w:instrText>
      </w:r>
      <w:r w:rsidR="00F4200D">
        <w:rPr>
          <w:lang w:val="en-US"/>
        </w:rPr>
      </w:r>
      <w:r w:rsidR="00F4200D">
        <w:rPr>
          <w:lang w:val="en-US"/>
        </w:rPr>
        <w:fldChar w:fldCharType="separate"/>
      </w:r>
      <w:r w:rsidR="00F4200D">
        <w:t xml:space="preserve">Figure </w:t>
      </w:r>
      <w:r w:rsidR="00F4200D">
        <w:rPr>
          <w:noProof/>
        </w:rPr>
        <w:t>4</w:t>
      </w:r>
      <w:r w:rsidR="00F4200D">
        <w:rPr>
          <w:lang w:val="en-US"/>
        </w:rPr>
        <w:fldChar w:fldCharType="end"/>
      </w:r>
      <w:r>
        <w:rPr>
          <w:lang w:val="en-US"/>
        </w:rPr>
        <w:t>:</w:t>
      </w:r>
    </w:p>
    <w:p w14:paraId="1A12816D" w14:textId="77777777" w:rsidR="00F70912" w:rsidRDefault="00F70912" w:rsidP="00F70912">
      <w:pPr>
        <w:keepNext/>
        <w:spacing w:before="100" w:beforeAutospacing="1" w:after="100" w:afterAutospacing="1"/>
        <w:jc w:val="center"/>
      </w:pPr>
      <w:r>
        <w:rPr>
          <w:noProof/>
          <w:lang w:val="el-GR" w:eastAsia="el-GR"/>
        </w:rPr>
        <w:drawing>
          <wp:inline distT="0" distB="0" distL="0" distR="0" wp14:anchorId="5B17F540" wp14:editId="445D653E">
            <wp:extent cx="5526968" cy="3340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eate NFT.png"/>
                    <pic:cNvPicPr/>
                  </pic:nvPicPr>
                  <pic:blipFill>
                    <a:blip r:embed="rId12">
                      <a:extLst>
                        <a:ext uri="{28A0092B-C50C-407E-A947-70E740481C1C}">
                          <a14:useLocalDpi xmlns:a14="http://schemas.microsoft.com/office/drawing/2010/main" val="0"/>
                        </a:ext>
                      </a:extLst>
                    </a:blip>
                    <a:stretch>
                      <a:fillRect/>
                    </a:stretch>
                  </pic:blipFill>
                  <pic:spPr>
                    <a:xfrm>
                      <a:off x="0" y="0"/>
                      <a:ext cx="5526968" cy="3340100"/>
                    </a:xfrm>
                    <a:prstGeom prst="rect">
                      <a:avLst/>
                    </a:prstGeom>
                  </pic:spPr>
                </pic:pic>
              </a:graphicData>
            </a:graphic>
          </wp:inline>
        </w:drawing>
      </w:r>
    </w:p>
    <w:p w14:paraId="44C54553" w14:textId="135E575E" w:rsidR="00F70912" w:rsidRPr="00F70912" w:rsidRDefault="00F70912" w:rsidP="00F70912">
      <w:pPr>
        <w:pStyle w:val="Caption"/>
        <w:rPr>
          <w:lang w:val="en-US"/>
        </w:rPr>
      </w:pPr>
      <w:bookmarkStart w:id="1" w:name="_Ref122196095"/>
      <w:r>
        <w:t xml:space="preserve">Figure </w:t>
      </w:r>
      <w:r>
        <w:fldChar w:fldCharType="begin"/>
      </w:r>
      <w:r>
        <w:instrText xml:space="preserve"> SEQ Figure \* ARABIC </w:instrText>
      </w:r>
      <w:r>
        <w:fldChar w:fldCharType="separate"/>
      </w:r>
      <w:r w:rsidR="00907C4B">
        <w:rPr>
          <w:noProof/>
        </w:rPr>
        <w:t>4</w:t>
      </w:r>
      <w:r>
        <w:fldChar w:fldCharType="end"/>
      </w:r>
      <w:bookmarkEnd w:id="1"/>
      <w:r>
        <w:t>: NFT creation</w:t>
      </w:r>
    </w:p>
    <w:p w14:paraId="21399BBE" w14:textId="51924967" w:rsidR="00F70912" w:rsidRDefault="00F70912" w:rsidP="00FA4E7A">
      <w:pPr>
        <w:jc w:val="both"/>
        <w:rPr>
          <w:lang w:val="en-US"/>
        </w:rPr>
      </w:pPr>
    </w:p>
    <w:p w14:paraId="7416DBE4" w14:textId="511583FE" w:rsidR="00F70912" w:rsidRDefault="00F4200D" w:rsidP="00FA4E7A">
      <w:pPr>
        <w:jc w:val="both"/>
        <w:rPr>
          <w:lang w:val="en-US"/>
        </w:rPr>
      </w:pPr>
      <w:r>
        <w:rPr>
          <w:lang w:val="en-US"/>
        </w:rPr>
        <w:lastRenderedPageBreak/>
        <w:t>For NFT creation:</w:t>
      </w:r>
    </w:p>
    <w:p w14:paraId="2F7FD2EB" w14:textId="13BB79A9" w:rsidR="00F4200D" w:rsidRDefault="006C6A24" w:rsidP="00F4200D">
      <w:pPr>
        <w:pStyle w:val="ListParagraph"/>
        <w:numPr>
          <w:ilvl w:val="0"/>
          <w:numId w:val="2"/>
        </w:numPr>
        <w:jc w:val="both"/>
        <w:rPr>
          <w:lang w:val="en-US"/>
        </w:rPr>
      </w:pPr>
      <w:r>
        <w:rPr>
          <w:lang w:val="en-US"/>
        </w:rPr>
        <w:t>User generates a digital art and fills out the metadata information</w:t>
      </w:r>
    </w:p>
    <w:p w14:paraId="1A36F9C6" w14:textId="6745163F" w:rsidR="006C6A24" w:rsidRDefault="006C6A24" w:rsidP="00F4200D">
      <w:pPr>
        <w:pStyle w:val="ListParagraph"/>
        <w:numPr>
          <w:ilvl w:val="0"/>
          <w:numId w:val="2"/>
        </w:numPr>
        <w:jc w:val="both"/>
        <w:rPr>
          <w:lang w:val="en-US"/>
        </w:rPr>
      </w:pPr>
      <w:r>
        <w:rPr>
          <w:lang w:val="en-US"/>
        </w:rPr>
        <w:t>Application uploads the generated digital art to the IPFS node and get the link pointing to the file on the IPFS node, in order to insert it in the metadata.</w:t>
      </w:r>
    </w:p>
    <w:p w14:paraId="47E180F2" w14:textId="723BC9DB" w:rsidR="006C6A24" w:rsidRDefault="006C6A24" w:rsidP="00F4200D">
      <w:pPr>
        <w:pStyle w:val="ListParagraph"/>
        <w:numPr>
          <w:ilvl w:val="0"/>
          <w:numId w:val="2"/>
        </w:numPr>
        <w:jc w:val="both"/>
        <w:rPr>
          <w:lang w:val="en-US"/>
        </w:rPr>
      </w:pPr>
      <w:r>
        <w:rPr>
          <w:lang w:val="en-US"/>
        </w:rPr>
        <w:t xml:space="preserve">Application </w:t>
      </w:r>
      <w:r w:rsidR="00D053AE">
        <w:rPr>
          <w:lang w:val="en-US"/>
        </w:rPr>
        <w:t>makes a request to the smart contract, to get the current token id.</w:t>
      </w:r>
    </w:p>
    <w:p w14:paraId="5F5296A6" w14:textId="0F8DBC5E" w:rsidR="00F4200D" w:rsidRDefault="00D053AE" w:rsidP="00FA4E7A">
      <w:pPr>
        <w:pStyle w:val="ListParagraph"/>
        <w:numPr>
          <w:ilvl w:val="0"/>
          <w:numId w:val="2"/>
        </w:numPr>
        <w:jc w:val="both"/>
        <w:rPr>
          <w:lang w:val="en-US"/>
        </w:rPr>
      </w:pPr>
      <w:r>
        <w:rPr>
          <w:lang w:val="en-US"/>
        </w:rPr>
        <w:t>When the token id is received from the smart contract, it is automatically inserted in the metadata. After the generation of the metadata, application signs them with the web3 account of the user.</w:t>
      </w:r>
    </w:p>
    <w:p w14:paraId="51BF3DAB" w14:textId="77777777" w:rsidR="00D053AE" w:rsidRDefault="00D053AE" w:rsidP="00FA4E7A">
      <w:pPr>
        <w:pStyle w:val="ListParagraph"/>
        <w:numPr>
          <w:ilvl w:val="0"/>
          <w:numId w:val="2"/>
        </w:numPr>
        <w:jc w:val="both"/>
        <w:rPr>
          <w:lang w:val="en-US"/>
        </w:rPr>
      </w:pPr>
      <w:r>
        <w:rPr>
          <w:lang w:val="en-US"/>
        </w:rPr>
        <w:t>Application send the metadata and the signature to the smart contract in order to be verified.</w:t>
      </w:r>
    </w:p>
    <w:p w14:paraId="3342FB46" w14:textId="77777777" w:rsidR="00D053AE" w:rsidRDefault="00D053AE" w:rsidP="00FA4E7A">
      <w:pPr>
        <w:pStyle w:val="ListParagraph"/>
        <w:numPr>
          <w:ilvl w:val="0"/>
          <w:numId w:val="2"/>
        </w:numPr>
        <w:jc w:val="both"/>
        <w:rPr>
          <w:lang w:val="en-US"/>
        </w:rPr>
      </w:pPr>
      <w:r>
        <w:rPr>
          <w:lang w:val="en-US"/>
        </w:rPr>
        <w:t>After the successful verification, the smart contract stores the metadata to the blockchain.</w:t>
      </w:r>
    </w:p>
    <w:p w14:paraId="43E775BE" w14:textId="53A1EF4C" w:rsidR="00D053AE" w:rsidRDefault="00D053AE" w:rsidP="00FA4E7A">
      <w:pPr>
        <w:pStyle w:val="ListParagraph"/>
        <w:numPr>
          <w:ilvl w:val="0"/>
          <w:numId w:val="2"/>
        </w:numPr>
        <w:jc w:val="both"/>
        <w:rPr>
          <w:lang w:val="en-US"/>
        </w:rPr>
      </w:pPr>
      <w:r>
        <w:rPr>
          <w:lang w:val="en-US"/>
        </w:rPr>
        <w:t>Smart contract gets the result of the metadata store.</w:t>
      </w:r>
    </w:p>
    <w:p w14:paraId="4B801ACB" w14:textId="02BF333F" w:rsidR="00D053AE" w:rsidRDefault="00D053AE" w:rsidP="00FA4E7A">
      <w:pPr>
        <w:pStyle w:val="ListParagraph"/>
        <w:numPr>
          <w:ilvl w:val="0"/>
          <w:numId w:val="2"/>
        </w:numPr>
        <w:jc w:val="both"/>
        <w:rPr>
          <w:lang w:val="en-US"/>
        </w:rPr>
      </w:pPr>
      <w:r>
        <w:rPr>
          <w:lang w:val="en-US"/>
        </w:rPr>
        <w:t>If the transaction is successful, the smart contract sends the transaction receipt back to the application. If the transaction is unsuccessful, it sends an execution revert exception in order to be handled properly by the application.</w:t>
      </w:r>
    </w:p>
    <w:p w14:paraId="7C1D9E9F" w14:textId="1F818E01" w:rsidR="00D053AE" w:rsidRDefault="00D053AE" w:rsidP="00FA4E7A">
      <w:pPr>
        <w:pStyle w:val="ListParagraph"/>
        <w:numPr>
          <w:ilvl w:val="0"/>
          <w:numId w:val="2"/>
        </w:numPr>
        <w:jc w:val="both"/>
        <w:rPr>
          <w:lang w:val="en-US"/>
        </w:rPr>
      </w:pPr>
      <w:r>
        <w:rPr>
          <w:lang w:val="en-US"/>
        </w:rPr>
        <w:t>Application shows the results to the user.</w:t>
      </w:r>
    </w:p>
    <w:p w14:paraId="688ED68A" w14:textId="6665BEA4" w:rsidR="00554333" w:rsidRDefault="007D4D7F" w:rsidP="007D4D7F">
      <w:pPr>
        <w:pStyle w:val="Heading3"/>
        <w:rPr>
          <w:lang w:val="en-US"/>
        </w:rPr>
      </w:pPr>
      <w:r>
        <w:rPr>
          <w:lang w:val="en-US"/>
        </w:rPr>
        <w:t>Retrieving NFT</w:t>
      </w:r>
    </w:p>
    <w:p w14:paraId="73E2C44D" w14:textId="3B121886" w:rsidR="00554333" w:rsidRDefault="00554333" w:rsidP="00554333">
      <w:pPr>
        <w:jc w:val="both"/>
        <w:rPr>
          <w:lang w:val="en-US"/>
        </w:rPr>
      </w:pPr>
      <w:r>
        <w:rPr>
          <w:lang w:val="en-US"/>
        </w:rPr>
        <w:t xml:space="preserve">A user can also retrieve an NFT with the steps depicted in </w:t>
      </w:r>
      <w:r>
        <w:rPr>
          <w:lang w:val="en-US"/>
        </w:rPr>
        <w:fldChar w:fldCharType="begin"/>
      </w:r>
      <w:r>
        <w:rPr>
          <w:lang w:val="en-US"/>
        </w:rPr>
        <w:instrText xml:space="preserve"> REF _Ref122198338 \h </w:instrText>
      </w:r>
      <w:r>
        <w:rPr>
          <w:lang w:val="en-US"/>
        </w:rPr>
      </w:r>
      <w:r>
        <w:rPr>
          <w:lang w:val="en-US"/>
        </w:rPr>
        <w:fldChar w:fldCharType="separate"/>
      </w:r>
      <w:r>
        <w:t xml:space="preserve">Figure </w:t>
      </w:r>
      <w:r>
        <w:rPr>
          <w:noProof/>
        </w:rPr>
        <w:t>5</w:t>
      </w:r>
      <w:r>
        <w:rPr>
          <w:lang w:val="en-US"/>
        </w:rPr>
        <w:fldChar w:fldCharType="end"/>
      </w:r>
      <w:r>
        <w:rPr>
          <w:lang w:val="en-US"/>
        </w:rPr>
        <w:t>:</w:t>
      </w:r>
    </w:p>
    <w:p w14:paraId="220D85F5" w14:textId="77777777" w:rsidR="00554333" w:rsidRDefault="00554333" w:rsidP="00554333">
      <w:pPr>
        <w:jc w:val="both"/>
        <w:rPr>
          <w:lang w:val="en-US"/>
        </w:rPr>
      </w:pPr>
    </w:p>
    <w:p w14:paraId="38AE0B10" w14:textId="77777777" w:rsidR="00554333" w:rsidRDefault="00554333" w:rsidP="00554333">
      <w:pPr>
        <w:keepNext/>
        <w:jc w:val="center"/>
      </w:pPr>
      <w:r>
        <w:rPr>
          <w:noProof/>
          <w:lang w:val="el-GR" w:eastAsia="el-GR"/>
        </w:rPr>
        <w:drawing>
          <wp:inline distT="0" distB="0" distL="0" distR="0" wp14:anchorId="223C4F94" wp14:editId="1084348A">
            <wp:extent cx="5727700" cy="34607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ceive NFT.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460750"/>
                    </a:xfrm>
                    <a:prstGeom prst="rect">
                      <a:avLst/>
                    </a:prstGeom>
                  </pic:spPr>
                </pic:pic>
              </a:graphicData>
            </a:graphic>
          </wp:inline>
        </w:drawing>
      </w:r>
    </w:p>
    <w:p w14:paraId="53434417" w14:textId="65CC6F76" w:rsidR="00554333" w:rsidRDefault="00554333" w:rsidP="00554333">
      <w:pPr>
        <w:pStyle w:val="Caption"/>
      </w:pPr>
      <w:bookmarkStart w:id="2" w:name="_Ref122198338"/>
      <w:r>
        <w:t xml:space="preserve">Figure </w:t>
      </w:r>
      <w:r>
        <w:fldChar w:fldCharType="begin"/>
      </w:r>
      <w:r>
        <w:instrText xml:space="preserve"> SEQ Figure \* ARABIC </w:instrText>
      </w:r>
      <w:r>
        <w:fldChar w:fldCharType="separate"/>
      </w:r>
      <w:r w:rsidR="00907C4B">
        <w:rPr>
          <w:noProof/>
        </w:rPr>
        <w:t>5</w:t>
      </w:r>
      <w:r>
        <w:fldChar w:fldCharType="end"/>
      </w:r>
      <w:bookmarkEnd w:id="2"/>
      <w:r>
        <w:t>: NFT Retrieval</w:t>
      </w:r>
    </w:p>
    <w:p w14:paraId="6952FCF9" w14:textId="12AF5B2C" w:rsidR="00554333" w:rsidRDefault="00554333" w:rsidP="00526150">
      <w:pPr>
        <w:jc w:val="both"/>
        <w:rPr>
          <w:lang w:val="en-US"/>
        </w:rPr>
      </w:pPr>
      <w:r>
        <w:rPr>
          <w:lang w:val="en-US"/>
        </w:rPr>
        <w:t>For NFT retrieval:</w:t>
      </w:r>
    </w:p>
    <w:p w14:paraId="6C496EFD" w14:textId="0D0340BA" w:rsidR="00554333" w:rsidRDefault="00554333" w:rsidP="00526150">
      <w:pPr>
        <w:pStyle w:val="ListParagraph"/>
        <w:numPr>
          <w:ilvl w:val="0"/>
          <w:numId w:val="3"/>
        </w:numPr>
        <w:jc w:val="both"/>
        <w:rPr>
          <w:lang w:val="en-US"/>
        </w:rPr>
      </w:pPr>
      <w:r>
        <w:rPr>
          <w:lang w:val="en-US"/>
        </w:rPr>
        <w:t>User types the token id.</w:t>
      </w:r>
    </w:p>
    <w:p w14:paraId="50D6CF4D" w14:textId="5898C131" w:rsidR="00554333" w:rsidRDefault="00554333" w:rsidP="00526150">
      <w:pPr>
        <w:pStyle w:val="ListParagraph"/>
        <w:numPr>
          <w:ilvl w:val="0"/>
          <w:numId w:val="3"/>
        </w:numPr>
        <w:jc w:val="both"/>
        <w:rPr>
          <w:lang w:val="en-US"/>
        </w:rPr>
      </w:pPr>
      <w:r>
        <w:rPr>
          <w:lang w:val="en-US"/>
        </w:rPr>
        <w:t>Application makes a request to the smart contract for this particular token id.</w:t>
      </w:r>
    </w:p>
    <w:p w14:paraId="77386C03" w14:textId="592FAE38" w:rsidR="00554333" w:rsidRDefault="007D4D7F" w:rsidP="00526150">
      <w:pPr>
        <w:pStyle w:val="ListParagraph"/>
        <w:numPr>
          <w:ilvl w:val="0"/>
          <w:numId w:val="3"/>
        </w:numPr>
        <w:jc w:val="both"/>
        <w:rPr>
          <w:lang w:val="en-US"/>
        </w:rPr>
      </w:pPr>
      <w:r>
        <w:rPr>
          <w:lang w:val="en-US"/>
        </w:rPr>
        <w:t>If the token id exists, it requests from the blockchain the metadata of this particular token id.</w:t>
      </w:r>
    </w:p>
    <w:p w14:paraId="153B720D" w14:textId="422DD79E" w:rsidR="007D4D7F" w:rsidRDefault="007D4D7F" w:rsidP="00526150">
      <w:pPr>
        <w:pStyle w:val="ListParagraph"/>
        <w:numPr>
          <w:ilvl w:val="0"/>
          <w:numId w:val="3"/>
        </w:numPr>
        <w:jc w:val="both"/>
        <w:rPr>
          <w:lang w:val="en-US"/>
        </w:rPr>
      </w:pPr>
      <w:r>
        <w:rPr>
          <w:lang w:val="en-US"/>
        </w:rPr>
        <w:t>Smart contract receives the metadata from the blockchain.</w:t>
      </w:r>
    </w:p>
    <w:p w14:paraId="61AB6DED" w14:textId="7FFA21A0" w:rsidR="007D4D7F" w:rsidRDefault="007D4D7F" w:rsidP="00526150">
      <w:pPr>
        <w:pStyle w:val="ListParagraph"/>
        <w:numPr>
          <w:ilvl w:val="0"/>
          <w:numId w:val="3"/>
        </w:numPr>
        <w:jc w:val="both"/>
        <w:rPr>
          <w:lang w:val="en-US"/>
        </w:rPr>
      </w:pPr>
      <w:r>
        <w:rPr>
          <w:lang w:val="en-US"/>
        </w:rPr>
        <w:lastRenderedPageBreak/>
        <w:t>When the smart contract receive the metadata, it sends them to the application. If the token id does not exist, it sends an execution revert exception in order to be handled properly by the application.</w:t>
      </w:r>
    </w:p>
    <w:p w14:paraId="6B15BFA8" w14:textId="77777777" w:rsidR="007D4D7F" w:rsidRDefault="007D4D7F" w:rsidP="00526150">
      <w:pPr>
        <w:pStyle w:val="ListParagraph"/>
        <w:numPr>
          <w:ilvl w:val="0"/>
          <w:numId w:val="3"/>
        </w:numPr>
        <w:jc w:val="both"/>
        <w:rPr>
          <w:lang w:val="en-US"/>
        </w:rPr>
      </w:pPr>
      <w:r>
        <w:rPr>
          <w:lang w:val="en-US"/>
        </w:rPr>
        <w:t>When the application receives the metadata, it extracts the link that refers to the digital art of the token id entered by the user, and makes a request to get the digital art from the IPFS.</w:t>
      </w:r>
    </w:p>
    <w:p w14:paraId="6B657FEF" w14:textId="77777777" w:rsidR="007D4D7F" w:rsidRDefault="007D4D7F" w:rsidP="00526150">
      <w:pPr>
        <w:pStyle w:val="ListParagraph"/>
        <w:numPr>
          <w:ilvl w:val="0"/>
          <w:numId w:val="3"/>
        </w:numPr>
        <w:jc w:val="both"/>
        <w:rPr>
          <w:lang w:val="en-US"/>
        </w:rPr>
      </w:pPr>
      <w:r>
        <w:rPr>
          <w:lang w:val="en-US"/>
        </w:rPr>
        <w:t>The application receives the digital work from the IPFS.</w:t>
      </w:r>
    </w:p>
    <w:p w14:paraId="484FCB55" w14:textId="77777777" w:rsidR="00526150" w:rsidRDefault="007D4D7F" w:rsidP="00526150">
      <w:pPr>
        <w:pStyle w:val="ListParagraph"/>
        <w:numPr>
          <w:ilvl w:val="0"/>
          <w:numId w:val="3"/>
        </w:numPr>
        <w:jc w:val="both"/>
        <w:rPr>
          <w:lang w:val="en-US"/>
        </w:rPr>
      </w:pPr>
      <w:r>
        <w:rPr>
          <w:lang w:val="en-US"/>
        </w:rPr>
        <w:t xml:space="preserve">Application presents the NFT of the given token id which consists of the digital art and the NFT’s metadata (creator, title of the digital art, description of the digital art). </w:t>
      </w:r>
    </w:p>
    <w:p w14:paraId="038816B4" w14:textId="3FA24CB9" w:rsidR="00526150" w:rsidRDefault="007D4D7F" w:rsidP="00526150">
      <w:pPr>
        <w:pStyle w:val="Heading2"/>
      </w:pPr>
      <w:r w:rsidRPr="00526150">
        <w:rPr>
          <w:lang w:val="en-US"/>
        </w:rPr>
        <w:t xml:space="preserve"> </w:t>
      </w:r>
      <w:r w:rsidR="00526150">
        <w:t>Implementation of the application</w:t>
      </w:r>
    </w:p>
    <w:p w14:paraId="39E8F7A1" w14:textId="7068BC4A" w:rsidR="007D4D7F" w:rsidRDefault="00526150" w:rsidP="00526150">
      <w:pPr>
        <w:jc w:val="both"/>
        <w:rPr>
          <w:lang w:val="en-US"/>
        </w:rPr>
      </w:pPr>
      <w:r>
        <w:rPr>
          <w:lang w:val="en-US"/>
        </w:rPr>
        <w:t xml:space="preserve">The proposed solution is based on four components, a blockchain network, a smart contract, the user’s application that is developed in python and the IPFS </w:t>
      </w:r>
      <w:r w:rsidR="00B07066">
        <w:rPr>
          <w:lang w:val="en-US"/>
        </w:rPr>
        <w:t>daemon</w:t>
      </w:r>
      <w:r>
        <w:rPr>
          <w:lang w:val="en-US"/>
        </w:rPr>
        <w:t>.</w:t>
      </w:r>
    </w:p>
    <w:p w14:paraId="7FE005AC" w14:textId="5FAFE79D" w:rsidR="00526150" w:rsidRPr="005E444B" w:rsidRDefault="00526150" w:rsidP="00526150">
      <w:pPr>
        <w:pStyle w:val="ListParagraph"/>
        <w:numPr>
          <w:ilvl w:val="0"/>
          <w:numId w:val="4"/>
        </w:numPr>
        <w:jc w:val="both"/>
        <w:rPr>
          <w:b/>
          <w:lang w:val="en-US"/>
        </w:rPr>
      </w:pPr>
      <w:r w:rsidRPr="00526150">
        <w:rPr>
          <w:b/>
          <w:lang w:val="en-US"/>
        </w:rPr>
        <w:t>Blockchain Network</w:t>
      </w:r>
      <w:r w:rsidR="005E444B">
        <w:rPr>
          <w:b/>
          <w:lang w:val="en-US"/>
        </w:rPr>
        <w:t xml:space="preserve">: </w:t>
      </w:r>
      <w:r w:rsidR="005E444B">
        <w:rPr>
          <w:lang w:val="en-US"/>
        </w:rPr>
        <w:t xml:space="preserve">The current application uses an </w:t>
      </w:r>
      <w:proofErr w:type="spellStart"/>
      <w:r w:rsidR="005E444B">
        <w:rPr>
          <w:lang w:val="en-US"/>
        </w:rPr>
        <w:t>Ethereum</w:t>
      </w:r>
      <w:proofErr w:type="spellEnd"/>
      <w:r w:rsidR="005E444B">
        <w:rPr>
          <w:lang w:val="en-US"/>
        </w:rPr>
        <w:t xml:space="preserve"> blockchain test network for deploying the smart contract that creates NFTs. This is a private test network.</w:t>
      </w:r>
    </w:p>
    <w:p w14:paraId="7DED97D2" w14:textId="6650B530" w:rsidR="005E444B" w:rsidRPr="005E444B" w:rsidRDefault="005E444B" w:rsidP="00526150">
      <w:pPr>
        <w:pStyle w:val="ListParagraph"/>
        <w:numPr>
          <w:ilvl w:val="0"/>
          <w:numId w:val="4"/>
        </w:numPr>
        <w:jc w:val="both"/>
        <w:rPr>
          <w:b/>
          <w:lang w:val="en-US"/>
        </w:rPr>
      </w:pPr>
      <w:r>
        <w:rPr>
          <w:b/>
          <w:lang w:val="en-US"/>
        </w:rPr>
        <w:t xml:space="preserve">Smart Contract: </w:t>
      </w:r>
      <w:r>
        <w:rPr>
          <w:lang w:val="en-US"/>
        </w:rPr>
        <w:t>The smart contract of the application is the main component responsible for creating NFTs based on the ERC-721 standard. In order to generate NFT, it also verifies the signature of the data that are going to be converted into Non-Fungible Tokens. In this current case, the smart contract has been developed in Brownie suite and compiled with Solidity 0.8.17. It is consisted from methods that verifies web3 signatures, writes data to the blockchain as also reading data from it.</w:t>
      </w:r>
    </w:p>
    <w:p w14:paraId="4143DF4F" w14:textId="1D88A0DF" w:rsidR="005E444B" w:rsidRPr="00B07066" w:rsidRDefault="005E444B" w:rsidP="00526150">
      <w:pPr>
        <w:pStyle w:val="ListParagraph"/>
        <w:numPr>
          <w:ilvl w:val="0"/>
          <w:numId w:val="4"/>
        </w:numPr>
        <w:jc w:val="both"/>
        <w:rPr>
          <w:b/>
          <w:lang w:val="en-US"/>
        </w:rPr>
      </w:pPr>
      <w:r>
        <w:rPr>
          <w:b/>
          <w:lang w:val="en-US"/>
        </w:rPr>
        <w:t xml:space="preserve">User’s application: </w:t>
      </w:r>
      <w:r>
        <w:rPr>
          <w:lang w:val="en-US"/>
        </w:rPr>
        <w:t>This application is used in order to interact with the</w:t>
      </w:r>
      <w:r w:rsidR="00B07066">
        <w:rPr>
          <w:lang w:val="en-US"/>
        </w:rPr>
        <w:t xml:space="preserve"> smart contract and IPFS. It is developed in Python 3.10. The application calls the methods of the smart contract in order to generate or to receive NFTs.</w:t>
      </w:r>
    </w:p>
    <w:p w14:paraId="54B3D3C6" w14:textId="4C98BDBB" w:rsidR="00085E48" w:rsidRPr="00085E48" w:rsidRDefault="00B07066" w:rsidP="00085E48">
      <w:pPr>
        <w:pStyle w:val="ListParagraph"/>
        <w:numPr>
          <w:ilvl w:val="0"/>
          <w:numId w:val="4"/>
        </w:numPr>
        <w:jc w:val="both"/>
        <w:rPr>
          <w:b/>
          <w:lang w:val="en-US"/>
        </w:rPr>
      </w:pPr>
      <w:r>
        <w:rPr>
          <w:b/>
          <w:lang w:val="en-US"/>
        </w:rPr>
        <w:t xml:space="preserve">IPFS daemon: </w:t>
      </w:r>
      <w:r>
        <w:rPr>
          <w:lang w:val="en-US"/>
        </w:rPr>
        <w:t>It is an executable file that sets up an IPFS node in order to communicate with the IPFS network and execute some actions such as storing files or receiving files from a node.</w:t>
      </w:r>
    </w:p>
    <w:p w14:paraId="7070059B" w14:textId="01F98948" w:rsidR="00085E48" w:rsidRDefault="00085E48" w:rsidP="00085E48">
      <w:pPr>
        <w:pStyle w:val="Heading3"/>
        <w:rPr>
          <w:lang w:val="en-US"/>
        </w:rPr>
      </w:pPr>
      <w:r>
        <w:rPr>
          <w:lang w:val="en-US"/>
        </w:rPr>
        <w:t>Generating/Loading Web3 account</w:t>
      </w:r>
    </w:p>
    <w:p w14:paraId="23544DD2" w14:textId="591701AD" w:rsidR="00085E48" w:rsidRPr="00085E48" w:rsidRDefault="00085E48" w:rsidP="0097295D">
      <w:pPr>
        <w:jc w:val="both"/>
        <w:rPr>
          <w:lang w:val="en-US"/>
        </w:rPr>
      </w:pPr>
      <w:r>
        <w:rPr>
          <w:lang w:val="en-US"/>
        </w:rPr>
        <w:t xml:space="preserve">In order for the users to use the application, they must create or load their </w:t>
      </w:r>
      <w:proofErr w:type="spellStart"/>
      <w:r>
        <w:rPr>
          <w:lang w:val="en-US"/>
        </w:rPr>
        <w:t>ethereum</w:t>
      </w:r>
      <w:proofErr w:type="spellEnd"/>
      <w:r>
        <w:rPr>
          <w:lang w:val="en-US"/>
        </w:rPr>
        <w:t xml:space="preserve"> account. </w:t>
      </w:r>
      <w:r w:rsidRPr="00085E48">
        <w:rPr>
          <w:lang w:val="en-US"/>
        </w:rPr>
        <w:t xml:space="preserve">In </w:t>
      </w:r>
      <w:proofErr w:type="spellStart"/>
      <w:r w:rsidRPr="00085E48">
        <w:rPr>
          <w:lang w:val="en-US"/>
        </w:rPr>
        <w:t>Ethereum</w:t>
      </w:r>
      <w:proofErr w:type="spellEnd"/>
      <w:r w:rsidRPr="00085E48">
        <w:rPr>
          <w:lang w:val="en-US"/>
        </w:rPr>
        <w:t xml:space="preserve">, each account has a 20 byte address, and state transitions are transfers of value and information between accounts. An </w:t>
      </w:r>
      <w:proofErr w:type="spellStart"/>
      <w:r w:rsidRPr="00085E48">
        <w:rPr>
          <w:lang w:val="en-US"/>
        </w:rPr>
        <w:t>Ethereum</w:t>
      </w:r>
      <w:proofErr w:type="spellEnd"/>
      <w:r w:rsidRPr="00085E48">
        <w:rPr>
          <w:lang w:val="en-US"/>
        </w:rPr>
        <w:t xml:space="preserve"> account is associated with four fields:</w:t>
      </w:r>
    </w:p>
    <w:p w14:paraId="743A376B" w14:textId="77777777" w:rsidR="00085E48" w:rsidRPr="00085E48" w:rsidRDefault="00085E48" w:rsidP="0097295D">
      <w:pPr>
        <w:pStyle w:val="ListParagraph"/>
        <w:numPr>
          <w:ilvl w:val="0"/>
          <w:numId w:val="5"/>
        </w:numPr>
        <w:jc w:val="both"/>
        <w:rPr>
          <w:lang w:val="en-US"/>
        </w:rPr>
      </w:pPr>
      <w:r w:rsidRPr="00085E48">
        <w:rPr>
          <w:lang w:val="en-US"/>
        </w:rPr>
        <w:t xml:space="preserve">The </w:t>
      </w:r>
      <w:r w:rsidRPr="00085E48">
        <w:rPr>
          <w:b/>
          <w:lang w:val="en-US"/>
        </w:rPr>
        <w:t>nonce</w:t>
      </w:r>
      <w:r w:rsidRPr="00085E48">
        <w:rPr>
          <w:lang w:val="en-US"/>
        </w:rPr>
        <w:t>, is a serial counter and is used to ensure that each transaction on the network can only be performed once.</w:t>
      </w:r>
    </w:p>
    <w:p w14:paraId="786D04AB" w14:textId="34DCBEB2" w:rsidR="00085E48" w:rsidRPr="00085E48" w:rsidRDefault="00085E48" w:rsidP="0097295D">
      <w:pPr>
        <w:pStyle w:val="ListParagraph"/>
        <w:numPr>
          <w:ilvl w:val="0"/>
          <w:numId w:val="5"/>
        </w:numPr>
        <w:jc w:val="both"/>
        <w:rPr>
          <w:lang w:val="en-US"/>
        </w:rPr>
      </w:pPr>
      <w:r w:rsidRPr="00085E48">
        <w:rPr>
          <w:lang w:val="en-US"/>
        </w:rPr>
        <w:t>T</w:t>
      </w:r>
      <w:r>
        <w:rPr>
          <w:lang w:val="en-US"/>
        </w:rPr>
        <w:t xml:space="preserve">he </w:t>
      </w:r>
      <w:r w:rsidRPr="00085E48">
        <w:rPr>
          <w:b/>
          <w:lang w:val="en-US"/>
        </w:rPr>
        <w:t xml:space="preserve">current </w:t>
      </w:r>
      <w:r w:rsidRPr="00085E48">
        <w:rPr>
          <w:b/>
          <w:lang w:val="en-US"/>
        </w:rPr>
        <w:t>ether balance</w:t>
      </w:r>
      <w:r w:rsidRPr="00085E48">
        <w:rPr>
          <w:lang w:val="en-US"/>
        </w:rPr>
        <w:t xml:space="preserve"> in the account.</w:t>
      </w:r>
    </w:p>
    <w:p w14:paraId="09591D9E" w14:textId="77777777" w:rsidR="00085E48" w:rsidRPr="00085E48" w:rsidRDefault="00085E48" w:rsidP="0097295D">
      <w:pPr>
        <w:pStyle w:val="ListParagraph"/>
        <w:numPr>
          <w:ilvl w:val="0"/>
          <w:numId w:val="5"/>
        </w:numPr>
        <w:jc w:val="both"/>
        <w:rPr>
          <w:lang w:val="en-US"/>
        </w:rPr>
      </w:pPr>
      <w:r w:rsidRPr="00085E48">
        <w:rPr>
          <w:lang w:val="en-US"/>
        </w:rPr>
        <w:t xml:space="preserve">The </w:t>
      </w:r>
      <w:r w:rsidRPr="00085E48">
        <w:rPr>
          <w:b/>
          <w:lang w:val="en-US"/>
        </w:rPr>
        <w:t>contract code</w:t>
      </w:r>
      <w:r w:rsidRPr="00085E48">
        <w:rPr>
          <w:lang w:val="en-US"/>
        </w:rPr>
        <w:t>, if any.</w:t>
      </w:r>
    </w:p>
    <w:p w14:paraId="3AD1F5DD" w14:textId="2D018FFD" w:rsidR="00085E48" w:rsidRDefault="00085E48" w:rsidP="0097295D">
      <w:pPr>
        <w:pStyle w:val="ListParagraph"/>
        <w:numPr>
          <w:ilvl w:val="0"/>
          <w:numId w:val="5"/>
        </w:numPr>
        <w:jc w:val="both"/>
        <w:rPr>
          <w:lang w:val="en-US"/>
        </w:rPr>
      </w:pPr>
      <w:r w:rsidRPr="00085E48">
        <w:rPr>
          <w:lang w:val="en-US"/>
        </w:rPr>
        <w:t xml:space="preserve">The </w:t>
      </w:r>
      <w:r w:rsidRPr="00085E48">
        <w:rPr>
          <w:b/>
          <w:lang w:val="en-US"/>
        </w:rPr>
        <w:t>account storage</w:t>
      </w:r>
      <w:r w:rsidRPr="00085E48">
        <w:rPr>
          <w:lang w:val="en-US"/>
        </w:rPr>
        <w:t>.</w:t>
      </w:r>
    </w:p>
    <w:p w14:paraId="2FFDA4FE" w14:textId="6F5F4B43" w:rsidR="0097295D" w:rsidRDefault="0097295D" w:rsidP="0097295D">
      <w:pPr>
        <w:jc w:val="both"/>
        <w:rPr>
          <w:lang w:val="en-US"/>
        </w:rPr>
      </w:pPr>
    </w:p>
    <w:p w14:paraId="052B5AD8" w14:textId="20070CC3" w:rsidR="004D5CB0" w:rsidRDefault="00085E48" w:rsidP="0097295D">
      <w:pPr>
        <w:jc w:val="both"/>
        <w:rPr>
          <w:lang w:val="en-US"/>
        </w:rPr>
      </w:pPr>
      <w:r w:rsidRPr="00085E48">
        <w:rPr>
          <w:lang w:val="en-US"/>
        </w:rPr>
        <w:t xml:space="preserve">The ether is the main digital currency traded on the </w:t>
      </w:r>
      <w:proofErr w:type="spellStart"/>
      <w:r w:rsidRPr="00085E48">
        <w:rPr>
          <w:lang w:val="en-US"/>
        </w:rPr>
        <w:t>Ethereum</w:t>
      </w:r>
      <w:proofErr w:type="spellEnd"/>
      <w:r w:rsidRPr="00085E48">
        <w:rPr>
          <w:lang w:val="en-US"/>
        </w:rPr>
        <w:t xml:space="preserve"> blockchain. It is used to pay for transaction fees on the network. </w:t>
      </w:r>
      <w:proofErr w:type="spellStart"/>
      <w:r w:rsidRPr="00085E48">
        <w:rPr>
          <w:lang w:val="en-US"/>
        </w:rPr>
        <w:t>Ethereum</w:t>
      </w:r>
      <w:proofErr w:type="spellEnd"/>
      <w:r w:rsidRPr="00085E48">
        <w:rPr>
          <w:lang w:val="en-US"/>
        </w:rPr>
        <w:t xml:space="preserve"> has two types of accounts: externally owned accounts, which are controlled by private keys, and contract accounts, which are controlled by their contract code. Accounts owned by external owners have no code associated with them, and users can send transactions from these accounts by creating and signing a transaction. Contract accounts, on the other hand, are activated whenever they receive a message, allowing them to read and write data to their internal storage, send messages or create new contracts</w:t>
      </w:r>
      <w:r w:rsidR="0028726F">
        <w:rPr>
          <w:lang w:val="en-US"/>
        </w:rPr>
        <w:t xml:space="preserve"> </w:t>
      </w:r>
      <w:r w:rsidR="0028726F">
        <w:rPr>
          <w:lang w:val="en-US"/>
        </w:rPr>
        <w:fldChar w:fldCharType="begin"/>
      </w:r>
      <w:r w:rsidR="0028726F">
        <w:rPr>
          <w:lang w:val="en-US"/>
        </w:rPr>
        <w:instrText xml:space="preserve"> ADDIN ZOTERO_ITEM CSL_CITATION {"citationID":"EKUBE1iX","properties":{"formattedCitation":"[3]","plainCitation":"[3]","noteIndex":0},"citationItems":[{"id":99,"uris":["http://zotero.org/users/8329906/items/DU6HEUBU"],"itemData":{"id":99,"type":"article-journal","language":"en","page":"36","source":"Zotero","title":"A NEXT GENERATION SMART CONTRACT &amp; DECENTRALIZED APPLICATION PLATFORM","author":[{"family":"Buterin","given":"Vitalik"}],"issued":{"date-parts":[["2014"]]}}}],"schema":"https://github.com/citation-style-language/schema/raw/master/csl-citation.json"} </w:instrText>
      </w:r>
      <w:r w:rsidR="0028726F">
        <w:rPr>
          <w:lang w:val="en-US"/>
        </w:rPr>
        <w:fldChar w:fldCharType="separate"/>
      </w:r>
      <w:r w:rsidR="0028726F" w:rsidRPr="0028726F">
        <w:t>[3]</w:t>
      </w:r>
      <w:r w:rsidR="0028726F">
        <w:rPr>
          <w:lang w:val="en-US"/>
        </w:rPr>
        <w:fldChar w:fldCharType="end"/>
      </w:r>
      <w:r w:rsidR="0028726F">
        <w:rPr>
          <w:lang w:val="en-US"/>
        </w:rPr>
        <w:t>.</w:t>
      </w:r>
    </w:p>
    <w:p w14:paraId="4871BC41" w14:textId="2F4CA8A9" w:rsidR="00085E48" w:rsidRDefault="004D5CB0" w:rsidP="004D5CB0">
      <w:pPr>
        <w:spacing w:before="100" w:beforeAutospacing="1" w:after="100" w:afterAutospacing="1"/>
        <w:jc w:val="both"/>
        <w:rPr>
          <w:lang w:val="en-US"/>
        </w:rPr>
      </w:pPr>
      <w:r>
        <w:rPr>
          <w:lang w:val="en-US"/>
        </w:rPr>
        <w:lastRenderedPageBreak/>
        <w:t xml:space="preserve">To create an </w:t>
      </w:r>
      <w:proofErr w:type="spellStart"/>
      <w:r>
        <w:rPr>
          <w:lang w:val="en-US"/>
        </w:rPr>
        <w:t>Ethereum</w:t>
      </w:r>
      <w:proofErr w:type="spellEnd"/>
      <w:r>
        <w:rPr>
          <w:lang w:val="en-US"/>
        </w:rPr>
        <w:t xml:space="preserve"> account, BIP-39 protocol is used. </w:t>
      </w:r>
      <w:r w:rsidRPr="004D5CB0">
        <w:rPr>
          <w:lang w:val="en-US"/>
        </w:rPr>
        <w:t>BIP39, or Bitcoin Improvement Proposal 39, is a standard for generating a set of words (also known as a mnemonic phrase) that can be used as a backup to recover a cryptocurrency wallet. These mnemonic phrases are typically used in combination with a seed password to create a binary seed that is used to generate the encryption keys for the wallet.</w:t>
      </w:r>
      <w:r w:rsidR="00A74C97">
        <w:rPr>
          <w:lang w:val="en-US"/>
        </w:rPr>
        <w:t xml:space="preserve"> </w:t>
      </w:r>
      <w:r w:rsidRPr="004D5CB0">
        <w:rPr>
          <w:lang w:val="en-US"/>
        </w:rPr>
        <w:t>Having a standardized method for generating mnemonic phrases and creating seeds makes it easier for users to manage their cryptocurrency wallets and ensures that different wallets are compatible with one another.</w:t>
      </w:r>
    </w:p>
    <w:p w14:paraId="2AEF38AF" w14:textId="5CF9E638" w:rsidR="00A74C97" w:rsidRDefault="00A74C97" w:rsidP="004D5CB0">
      <w:pPr>
        <w:spacing w:before="100" w:beforeAutospacing="1" w:after="100" w:afterAutospacing="1"/>
        <w:jc w:val="both"/>
        <w:rPr>
          <w:lang w:val="en-US"/>
        </w:rPr>
      </w:pPr>
      <w:r>
        <w:rPr>
          <w:lang w:val="en-US"/>
        </w:rPr>
        <w:t>For this use case scenario, methods of creating or loading accounts from Brownie suite have been used.</w:t>
      </w:r>
    </w:p>
    <w:p w14:paraId="7A01DE50" w14:textId="554EDB99" w:rsidR="00274934" w:rsidRDefault="00274934" w:rsidP="00274934">
      <w:pPr>
        <w:pStyle w:val="Heading3"/>
        <w:rPr>
          <w:lang w:val="en-US"/>
        </w:rPr>
      </w:pPr>
      <w:r>
        <w:rPr>
          <w:lang w:val="en-US"/>
        </w:rPr>
        <w:t>Creating NFT</w:t>
      </w:r>
    </w:p>
    <w:p w14:paraId="57C0B603" w14:textId="66EC5535" w:rsidR="00A74C97" w:rsidRDefault="00A74C97" w:rsidP="004D5CB0">
      <w:pPr>
        <w:spacing w:before="100" w:beforeAutospacing="1" w:after="100" w:afterAutospacing="1"/>
        <w:jc w:val="both"/>
        <w:rPr>
          <w:lang w:val="en-US"/>
        </w:rPr>
      </w:pPr>
      <w:r>
        <w:rPr>
          <w:lang w:val="en-US"/>
        </w:rPr>
        <w:t xml:space="preserve">In order for an NFT to be generated, the following protocol depicted in </w:t>
      </w:r>
      <w:r w:rsidR="0097295D">
        <w:rPr>
          <w:lang w:val="en-US"/>
        </w:rPr>
        <w:fldChar w:fldCharType="begin"/>
      </w:r>
      <w:r w:rsidR="0097295D">
        <w:rPr>
          <w:lang w:val="en-US"/>
        </w:rPr>
        <w:instrText xml:space="preserve"> REF _Ref122280672 \h </w:instrText>
      </w:r>
      <w:r w:rsidR="0097295D">
        <w:rPr>
          <w:lang w:val="en-US"/>
        </w:rPr>
      </w:r>
      <w:r w:rsidR="0097295D">
        <w:rPr>
          <w:lang w:val="en-US"/>
        </w:rPr>
        <w:fldChar w:fldCharType="separate"/>
      </w:r>
      <w:r w:rsidR="0097295D">
        <w:t xml:space="preserve">Figure </w:t>
      </w:r>
      <w:r w:rsidR="0097295D">
        <w:rPr>
          <w:noProof/>
        </w:rPr>
        <w:t>6</w:t>
      </w:r>
      <w:r w:rsidR="0097295D">
        <w:rPr>
          <w:lang w:val="en-US"/>
        </w:rPr>
        <w:fldChar w:fldCharType="end"/>
      </w:r>
      <w:r w:rsidR="0097295D">
        <w:rPr>
          <w:lang w:val="en-US"/>
        </w:rPr>
        <w:t>,</w:t>
      </w:r>
      <w:r>
        <w:rPr>
          <w:lang w:val="en-US"/>
        </w:rPr>
        <w:t xml:space="preserve"> is been used.</w:t>
      </w:r>
    </w:p>
    <w:p w14:paraId="4FD48368" w14:textId="77777777" w:rsidR="0097295D" w:rsidRDefault="0097295D" w:rsidP="0097295D">
      <w:pPr>
        <w:keepNext/>
        <w:spacing w:before="100" w:beforeAutospacing="1" w:after="100" w:afterAutospacing="1"/>
        <w:jc w:val="center"/>
      </w:pPr>
      <w:r>
        <w:rPr>
          <w:noProof/>
          <w:lang w:val="el-GR" w:eastAsia="el-GR"/>
        </w:rPr>
        <w:drawing>
          <wp:inline distT="0" distB="0" distL="0" distR="0" wp14:anchorId="32C2CFC0" wp14:editId="3B2D0F2E">
            <wp:extent cx="5575343" cy="58864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eate NFT UML.png"/>
                    <pic:cNvPicPr/>
                  </pic:nvPicPr>
                  <pic:blipFill>
                    <a:blip r:embed="rId14">
                      <a:extLst>
                        <a:ext uri="{28A0092B-C50C-407E-A947-70E740481C1C}">
                          <a14:useLocalDpi xmlns:a14="http://schemas.microsoft.com/office/drawing/2010/main" val="0"/>
                        </a:ext>
                      </a:extLst>
                    </a:blip>
                    <a:stretch>
                      <a:fillRect/>
                    </a:stretch>
                  </pic:blipFill>
                  <pic:spPr>
                    <a:xfrm>
                      <a:off x="0" y="0"/>
                      <a:ext cx="5637120" cy="5951675"/>
                    </a:xfrm>
                    <a:prstGeom prst="rect">
                      <a:avLst/>
                    </a:prstGeom>
                  </pic:spPr>
                </pic:pic>
              </a:graphicData>
            </a:graphic>
          </wp:inline>
        </w:drawing>
      </w:r>
    </w:p>
    <w:p w14:paraId="08EF37F0" w14:textId="734982B4" w:rsidR="00A74C97" w:rsidRDefault="0097295D" w:rsidP="0097295D">
      <w:pPr>
        <w:pStyle w:val="Caption"/>
      </w:pPr>
      <w:bookmarkStart w:id="3" w:name="_Ref122280672"/>
      <w:r>
        <w:t xml:space="preserve">Figure </w:t>
      </w:r>
      <w:r>
        <w:fldChar w:fldCharType="begin"/>
      </w:r>
      <w:r>
        <w:instrText xml:space="preserve"> SEQ Figure \* ARABIC </w:instrText>
      </w:r>
      <w:r>
        <w:fldChar w:fldCharType="separate"/>
      </w:r>
      <w:r w:rsidR="00907C4B">
        <w:rPr>
          <w:noProof/>
        </w:rPr>
        <w:t>6</w:t>
      </w:r>
      <w:r>
        <w:fldChar w:fldCharType="end"/>
      </w:r>
      <w:bookmarkEnd w:id="3"/>
      <w:r>
        <w:t>: NFT creation protocol</w:t>
      </w:r>
    </w:p>
    <w:p w14:paraId="07E4CCA5" w14:textId="7780B688" w:rsidR="00D27D4E" w:rsidRDefault="00D27D4E" w:rsidP="00E544AB">
      <w:pPr>
        <w:jc w:val="both"/>
        <w:rPr>
          <w:lang w:val="en-US"/>
        </w:rPr>
      </w:pPr>
      <w:r>
        <w:rPr>
          <w:lang w:val="en-US"/>
        </w:rPr>
        <w:lastRenderedPageBreak/>
        <w:t xml:space="preserve">User create or load their </w:t>
      </w:r>
      <w:proofErr w:type="spellStart"/>
      <w:r>
        <w:rPr>
          <w:lang w:val="en-US"/>
        </w:rPr>
        <w:t>Ethereum</w:t>
      </w:r>
      <w:proofErr w:type="spellEnd"/>
      <w:r>
        <w:rPr>
          <w:lang w:val="en-US"/>
        </w:rPr>
        <w:t xml:space="preserve"> account in order to sign messages (data) and execute transactions (step 1). Then, user can generate their piece of digital art by generating a random image. Also user is required to fill some specification about their digital art, such as creator’s name, the title and the description of the digital art (step 2). In step</w:t>
      </w:r>
      <w:r w:rsidR="006F0A59">
        <w:rPr>
          <w:lang w:val="en-US"/>
        </w:rPr>
        <w:t xml:space="preserve"> 3, the application automatically requests the current </w:t>
      </w:r>
      <w:proofErr w:type="spellStart"/>
      <w:r w:rsidR="006F0A59">
        <w:rPr>
          <w:lang w:val="en-US"/>
        </w:rPr>
        <w:t>token_id</w:t>
      </w:r>
      <w:proofErr w:type="spellEnd"/>
      <w:r w:rsidR="006F0A59">
        <w:rPr>
          <w:lang w:val="en-US"/>
        </w:rPr>
        <w:t xml:space="preserve"> counter. When the application receives the </w:t>
      </w:r>
      <w:proofErr w:type="spellStart"/>
      <w:r w:rsidR="006F0A59">
        <w:rPr>
          <w:lang w:val="en-US"/>
        </w:rPr>
        <w:t>token_id</w:t>
      </w:r>
      <w:proofErr w:type="spellEnd"/>
      <w:r w:rsidR="006F0A59">
        <w:rPr>
          <w:lang w:val="en-US"/>
        </w:rPr>
        <w:t xml:space="preserve"> (step 4), it automatically adds the digital art to the IPFS node (step 5) and receives the URL that points to the digital art on the IPFS node (step 6). The application collects the details of the digital art, the received URL of the IPFS node and the </w:t>
      </w:r>
      <w:proofErr w:type="spellStart"/>
      <w:r w:rsidR="006F0A59">
        <w:rPr>
          <w:lang w:val="en-US"/>
        </w:rPr>
        <w:t>token_id</w:t>
      </w:r>
      <w:proofErr w:type="spellEnd"/>
      <w:r w:rsidR="006F0A59">
        <w:rPr>
          <w:lang w:val="en-US"/>
        </w:rPr>
        <w:t xml:space="preserve"> received from the smart contract </w:t>
      </w:r>
      <w:r w:rsidR="006F0A59" w:rsidRPr="006F0A59">
        <w:rPr>
          <w:b/>
          <w:lang w:val="en-US"/>
        </w:rPr>
        <w:t>increased by one</w:t>
      </w:r>
      <w:r w:rsidR="00E544AB">
        <w:rPr>
          <w:lang w:val="en-US"/>
        </w:rPr>
        <w:t>, in order to create the metadata (step 7).</w:t>
      </w:r>
    </w:p>
    <w:p w14:paraId="29D7220C" w14:textId="77777777" w:rsidR="00E544AB" w:rsidRDefault="00E544AB" w:rsidP="00D27D4E">
      <w:pPr>
        <w:rPr>
          <w:lang w:val="en-US"/>
        </w:rPr>
      </w:pPr>
    </w:p>
    <w:p w14:paraId="7D6F23F6" w14:textId="77777777" w:rsidR="00E544AB" w:rsidRDefault="00E544AB" w:rsidP="00E544AB">
      <w:pPr>
        <w:keepNext/>
        <w:jc w:val="center"/>
      </w:pPr>
      <w:r>
        <w:rPr>
          <w:noProof/>
          <w:lang w:val="el-GR" w:eastAsia="el-GR"/>
        </w:rPr>
        <w:drawing>
          <wp:inline distT="0" distB="0" distL="0" distR="0" wp14:anchorId="4A91C4AE" wp14:editId="1419B4A8">
            <wp:extent cx="5727700" cy="1115060"/>
            <wp:effectExtent l="0" t="0" r="635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adata.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1115060"/>
                    </a:xfrm>
                    <a:prstGeom prst="rect">
                      <a:avLst/>
                    </a:prstGeom>
                  </pic:spPr>
                </pic:pic>
              </a:graphicData>
            </a:graphic>
          </wp:inline>
        </w:drawing>
      </w:r>
    </w:p>
    <w:p w14:paraId="46943121" w14:textId="3A1CFE22" w:rsidR="00E544AB" w:rsidRDefault="00E544AB" w:rsidP="00E544AB">
      <w:pPr>
        <w:pStyle w:val="Caption"/>
      </w:pPr>
      <w:r>
        <w:t xml:space="preserve">Figure </w:t>
      </w:r>
      <w:r>
        <w:fldChar w:fldCharType="begin"/>
      </w:r>
      <w:r>
        <w:instrText xml:space="preserve"> SEQ Figure \* ARABIC </w:instrText>
      </w:r>
      <w:r>
        <w:fldChar w:fldCharType="separate"/>
      </w:r>
      <w:r w:rsidR="00907C4B">
        <w:rPr>
          <w:noProof/>
        </w:rPr>
        <w:t>7</w:t>
      </w:r>
      <w:r>
        <w:fldChar w:fldCharType="end"/>
      </w:r>
      <w:r>
        <w:t>: Metadata</w:t>
      </w:r>
    </w:p>
    <w:p w14:paraId="4AC62D62" w14:textId="77777777" w:rsidR="001B778C" w:rsidRDefault="00E544AB" w:rsidP="001B778C">
      <w:pPr>
        <w:jc w:val="both"/>
        <w:rPr>
          <w:lang w:val="en-US"/>
        </w:rPr>
      </w:pPr>
      <w:r>
        <w:rPr>
          <w:lang w:val="en-US"/>
        </w:rPr>
        <w:t>When the metadata are generated, user must sign them (step 8).</w:t>
      </w:r>
    </w:p>
    <w:p w14:paraId="1A9EECEC" w14:textId="77777777" w:rsidR="001B778C" w:rsidRDefault="001B778C" w:rsidP="001B778C">
      <w:pPr>
        <w:jc w:val="both"/>
        <w:rPr>
          <w:lang w:val="en-US"/>
        </w:rPr>
      </w:pPr>
    </w:p>
    <w:p w14:paraId="2E124454" w14:textId="091B2DCC" w:rsidR="001B778C" w:rsidRDefault="00E544AB" w:rsidP="001B778C">
      <w:pPr>
        <w:jc w:val="both"/>
        <w:rPr>
          <w:lang w:val="en-US"/>
        </w:rPr>
      </w:pPr>
      <w:r>
        <w:rPr>
          <w:lang w:val="en-US"/>
        </w:rPr>
        <w:t>In order for the signature to be created, the metadata are getting converted in string format</w:t>
      </w:r>
      <w:r w:rsidR="002B396F">
        <w:rPr>
          <w:lang w:val="en-US"/>
        </w:rPr>
        <w:t>. After, the metadata string is converted to bytes using a method called “</w:t>
      </w:r>
      <w:proofErr w:type="spellStart"/>
      <w:r w:rsidR="002B396F">
        <w:rPr>
          <w:lang w:val="en-US"/>
        </w:rPr>
        <w:t>encodePacked</w:t>
      </w:r>
      <w:proofErr w:type="spellEnd"/>
      <w:r w:rsidR="002B396F">
        <w:rPr>
          <w:lang w:val="en-US"/>
        </w:rPr>
        <w:t xml:space="preserve">”. </w:t>
      </w:r>
      <w:proofErr w:type="spellStart"/>
      <w:r w:rsidR="002B396F">
        <w:rPr>
          <w:lang w:val="en-US"/>
        </w:rPr>
        <w:t>EncodePacked</w:t>
      </w:r>
      <w:proofErr w:type="spellEnd"/>
      <w:r w:rsidR="002B396F">
        <w:rPr>
          <w:lang w:val="en-US"/>
        </w:rPr>
        <w:t xml:space="preserve"> is using only the minimal required memory to encode data. The result of this method is hashed with the “keccak256” method. </w:t>
      </w:r>
      <w:r w:rsidR="002B396F">
        <w:t>Keccak-256 is cryptographic function,</w:t>
      </w:r>
      <w:r w:rsidR="002B396F" w:rsidRPr="002B396F">
        <w:t xml:space="preserve"> part of Solidity (SHA-3 Family). This function computes the hash of an input to a fixed-length output, yielding a singular 32-byte hash from any number of inputs. This cryptographic hash function can only be used in one direction and cannot be reversed.</w:t>
      </w:r>
      <w:r w:rsidR="001B778C">
        <w:t xml:space="preserve"> The result of this method with an extra string: </w:t>
      </w:r>
      <w:r w:rsidR="001B778C" w:rsidRPr="001B778C">
        <w:rPr>
          <w:b/>
          <w:lang w:val="en-US"/>
        </w:rPr>
        <w:t>"\x19Ethereum Signed Message</w:t>
      </w:r>
      <w:proofErr w:type="gramStart"/>
      <w:r w:rsidR="001B778C" w:rsidRPr="001B778C">
        <w:rPr>
          <w:b/>
          <w:lang w:val="en-US"/>
        </w:rPr>
        <w:t>:\</w:t>
      </w:r>
      <w:proofErr w:type="gramEnd"/>
      <w:r w:rsidR="001B778C" w:rsidRPr="001B778C">
        <w:rPr>
          <w:b/>
          <w:lang w:val="en-US"/>
        </w:rPr>
        <w:t>n32"</w:t>
      </w:r>
      <w:r w:rsidR="001B778C">
        <w:rPr>
          <w:b/>
          <w:lang w:val="en-US"/>
        </w:rPr>
        <w:t xml:space="preserve"> </w:t>
      </w:r>
      <w:r w:rsidR="001B778C" w:rsidRPr="001B778C">
        <w:rPr>
          <w:lang w:val="en-US"/>
        </w:rPr>
        <w:t>a</w:t>
      </w:r>
      <w:r w:rsidR="001B778C">
        <w:rPr>
          <w:lang w:val="en-US"/>
        </w:rPr>
        <w:t xml:space="preserve">re used as an input again in the </w:t>
      </w:r>
      <w:proofErr w:type="spellStart"/>
      <w:r w:rsidR="001B778C">
        <w:rPr>
          <w:lang w:val="en-US"/>
        </w:rPr>
        <w:t>encodePacked</w:t>
      </w:r>
      <w:proofErr w:type="spellEnd"/>
      <w:r w:rsidR="001B778C">
        <w:rPr>
          <w:lang w:val="en-US"/>
        </w:rPr>
        <w:t xml:space="preserve"> method and the output is hashed again with the “keccak256” method. The final hash result is signed with the private key of the user’s </w:t>
      </w:r>
      <w:proofErr w:type="spellStart"/>
      <w:r w:rsidR="001B778C">
        <w:rPr>
          <w:lang w:val="en-US"/>
        </w:rPr>
        <w:t>Ethereum</w:t>
      </w:r>
      <w:proofErr w:type="spellEnd"/>
      <w:r w:rsidR="001B778C">
        <w:rPr>
          <w:lang w:val="en-US"/>
        </w:rPr>
        <w:t xml:space="preserve"> account.</w:t>
      </w:r>
    </w:p>
    <w:p w14:paraId="2584F246" w14:textId="4F811321" w:rsidR="001B778C" w:rsidRPr="001B778C" w:rsidRDefault="001B778C" w:rsidP="001B778C">
      <w:pPr>
        <w:jc w:val="both"/>
        <w:rPr>
          <w:lang w:val="en-US"/>
        </w:rPr>
      </w:pPr>
    </w:p>
    <w:p w14:paraId="1BBA4CD2" w14:textId="3A857708" w:rsidR="00E544AB" w:rsidRDefault="001B778C" w:rsidP="00E544AB">
      <w:pPr>
        <w:jc w:val="both"/>
        <w:rPr>
          <w:lang w:val="en-US"/>
        </w:rPr>
      </w:pPr>
      <w:r>
        <w:rPr>
          <w:lang w:val="en-US"/>
        </w:rPr>
        <w:t>After the successful generation of the signature, application calls the “</w:t>
      </w:r>
      <w:proofErr w:type="spellStart"/>
      <w:r>
        <w:rPr>
          <w:lang w:val="en-US"/>
        </w:rPr>
        <w:t>getNFT</w:t>
      </w:r>
      <w:proofErr w:type="spellEnd"/>
      <w:r>
        <w:rPr>
          <w:lang w:val="en-US"/>
        </w:rPr>
        <w:t>” method from the smart contract with the arguments</w:t>
      </w:r>
      <w:r w:rsidR="000D5ED6">
        <w:rPr>
          <w:lang w:val="en-US"/>
        </w:rPr>
        <w:t xml:space="preserve"> (step 9):</w:t>
      </w:r>
    </w:p>
    <w:p w14:paraId="7C7B5BB1" w14:textId="08CE0A25" w:rsidR="000D5ED6" w:rsidRDefault="000D5ED6" w:rsidP="000D5ED6">
      <w:pPr>
        <w:pStyle w:val="ListParagraph"/>
        <w:numPr>
          <w:ilvl w:val="0"/>
          <w:numId w:val="6"/>
        </w:numPr>
        <w:jc w:val="both"/>
        <w:rPr>
          <w:lang w:val="en-US"/>
        </w:rPr>
      </w:pPr>
      <w:r>
        <w:rPr>
          <w:lang w:val="en-US"/>
        </w:rPr>
        <w:t xml:space="preserve">User’s </w:t>
      </w:r>
      <w:proofErr w:type="spellStart"/>
      <w:r>
        <w:rPr>
          <w:lang w:val="en-US"/>
        </w:rPr>
        <w:t>Ethereum</w:t>
      </w:r>
      <w:proofErr w:type="spellEnd"/>
      <w:r>
        <w:rPr>
          <w:lang w:val="en-US"/>
        </w:rPr>
        <w:t xml:space="preserve"> account address</w:t>
      </w:r>
    </w:p>
    <w:p w14:paraId="6367DCCB" w14:textId="38AF0B7B" w:rsidR="000D5ED6" w:rsidRDefault="000D5ED6" w:rsidP="000D5ED6">
      <w:pPr>
        <w:pStyle w:val="ListParagraph"/>
        <w:numPr>
          <w:ilvl w:val="0"/>
          <w:numId w:val="6"/>
        </w:numPr>
        <w:jc w:val="both"/>
        <w:rPr>
          <w:lang w:val="en-US"/>
        </w:rPr>
      </w:pPr>
      <w:r>
        <w:rPr>
          <w:lang w:val="en-US"/>
        </w:rPr>
        <w:t>Signature</w:t>
      </w:r>
    </w:p>
    <w:p w14:paraId="2E584820" w14:textId="5F9C6BE6" w:rsidR="000D5ED6" w:rsidRDefault="000D5ED6" w:rsidP="000D5ED6">
      <w:pPr>
        <w:pStyle w:val="ListParagraph"/>
        <w:numPr>
          <w:ilvl w:val="0"/>
          <w:numId w:val="6"/>
        </w:numPr>
        <w:jc w:val="both"/>
        <w:rPr>
          <w:lang w:val="en-US"/>
        </w:rPr>
      </w:pPr>
      <w:r>
        <w:rPr>
          <w:lang w:val="en-US"/>
        </w:rPr>
        <w:t>Metadata in string format</w:t>
      </w:r>
    </w:p>
    <w:p w14:paraId="0EE4447A" w14:textId="4E85BAD9" w:rsidR="000D5ED6" w:rsidRDefault="000D5ED6" w:rsidP="000D5ED6">
      <w:pPr>
        <w:jc w:val="both"/>
        <w:rPr>
          <w:lang w:val="en-US"/>
        </w:rPr>
      </w:pPr>
    </w:p>
    <w:p w14:paraId="323593BF" w14:textId="134E1813" w:rsidR="00ED7850" w:rsidRDefault="000D5ED6" w:rsidP="00ED7850">
      <w:pPr>
        <w:jc w:val="both"/>
        <w:rPr>
          <w:lang w:val="en-US"/>
        </w:rPr>
      </w:pPr>
      <w:r>
        <w:rPr>
          <w:lang w:val="en-US"/>
        </w:rPr>
        <w:t>In step 10, the signature verification is being performed in the smart contract. The metadata string is hashed with the same process mentioned above. The signature that passed as an argument is split in three values using assembly</w:t>
      </w:r>
      <w:r w:rsidR="00274934">
        <w:rPr>
          <w:lang w:val="en-US"/>
        </w:rPr>
        <w:t xml:space="preserve"> </w:t>
      </w:r>
      <w:r w:rsidR="0028726F">
        <w:rPr>
          <w:lang w:val="en-US"/>
        </w:rPr>
        <w:fldChar w:fldCharType="begin"/>
      </w:r>
      <w:r w:rsidR="0028726F">
        <w:rPr>
          <w:lang w:val="en-US"/>
        </w:rPr>
        <w:instrText xml:space="preserve"> ADDIN ZOTERO_ITEM CSL_CITATION {"citationID":"BVH09zIy","properties":{"formattedCitation":"[18]","plainCitation":"[18]","noteIndex":0},"citationItems":[{"id":132,"uris":["http://zotero.org/users/8329906/items/N7693D58"],"itemData":{"id":132,"type":"book","collection-title":"Lecture Notes in Computer Science","event-place":"Cham","ISBN":"978-3-319-63714-3","language":"en","note":"DOI: 10.1007/978-3-319-63715-0","publisher":"Springer International Publishing","publisher-place":"Cham","source":"DOI.org (Crossref)","title":"Advances in Cryptology – CRYPTO 2017: 37th Annual International Cryptology Conference, Santa Barbara, CA, USA, August 20–24, 2017, Proceedings, Part II","title-short":"Advances in Cryptology – CRYPTO 2017","URL":"http://link.springer.com/10.1007/978-3-319-63715-0","volume":"10402","editor":[{"family":"Katz","given":"Jonathan"},{"family":"Shacham","given":"Hovav"}],"accessed":{"date-parts":[["2022",12,18]]},"issued":{"date-parts":[["2017"]]}}}],"schema":"https://github.com/citation-style-language/schema/raw/master/csl-citation.json"} </w:instrText>
      </w:r>
      <w:r w:rsidR="0028726F">
        <w:rPr>
          <w:lang w:val="en-US"/>
        </w:rPr>
        <w:fldChar w:fldCharType="separate"/>
      </w:r>
      <w:r w:rsidR="0028726F" w:rsidRPr="0028726F">
        <w:t>[18]</w:t>
      </w:r>
      <w:r w:rsidR="0028726F">
        <w:rPr>
          <w:lang w:val="en-US"/>
        </w:rPr>
        <w:fldChar w:fldCharType="end"/>
      </w:r>
      <w:r w:rsidR="0028726F">
        <w:rPr>
          <w:lang w:val="en-US"/>
        </w:rPr>
        <w:t xml:space="preserve"> </w:t>
      </w:r>
      <w:r w:rsidR="00ED7850">
        <w:rPr>
          <w:lang w:val="en-US"/>
        </w:rPr>
        <w:t>in order to call the pre-built method “</w:t>
      </w:r>
      <w:proofErr w:type="spellStart"/>
      <w:r w:rsidR="00ED7850">
        <w:rPr>
          <w:lang w:val="en-US"/>
        </w:rPr>
        <w:t>ecrecover</w:t>
      </w:r>
      <w:proofErr w:type="spellEnd"/>
      <w:r w:rsidR="00ED7850">
        <w:rPr>
          <w:lang w:val="en-US"/>
        </w:rPr>
        <w:t>”. The “</w:t>
      </w:r>
      <w:proofErr w:type="spellStart"/>
      <w:r w:rsidR="00ED7850">
        <w:rPr>
          <w:lang w:val="en-US"/>
        </w:rPr>
        <w:t>ecrecover</w:t>
      </w:r>
      <w:proofErr w:type="spellEnd"/>
      <w:r w:rsidR="00ED7850">
        <w:rPr>
          <w:lang w:val="en-US"/>
        </w:rPr>
        <w:t xml:space="preserve">” takes the hashed metadata (created by the smart contract) and the three values generated by the signature and returns as an output an </w:t>
      </w:r>
      <w:proofErr w:type="spellStart"/>
      <w:r w:rsidR="00ED7850">
        <w:rPr>
          <w:lang w:val="en-US"/>
        </w:rPr>
        <w:t>Ethereum</w:t>
      </w:r>
      <w:proofErr w:type="spellEnd"/>
      <w:r w:rsidR="00ED7850">
        <w:rPr>
          <w:lang w:val="en-US"/>
        </w:rPr>
        <w:t xml:space="preserve"> address. If the returned address is equal to the address passed as an argument, then the signature is valid. The “</w:t>
      </w:r>
      <w:proofErr w:type="spellStart"/>
      <w:r w:rsidR="00ED7850">
        <w:rPr>
          <w:lang w:val="en-US"/>
        </w:rPr>
        <w:t>token_id</w:t>
      </w:r>
      <w:proofErr w:type="spellEnd"/>
      <w:r w:rsidR="00ED7850">
        <w:rPr>
          <w:lang w:val="en-US"/>
        </w:rPr>
        <w:t xml:space="preserve">” counter is </w:t>
      </w:r>
      <w:proofErr w:type="spellStart"/>
      <w:r w:rsidR="00ED7850">
        <w:rPr>
          <w:lang w:val="en-US"/>
        </w:rPr>
        <w:t>inceased</w:t>
      </w:r>
      <w:proofErr w:type="spellEnd"/>
      <w:r w:rsidR="00ED7850">
        <w:rPr>
          <w:lang w:val="en-US"/>
        </w:rPr>
        <w:t xml:space="preserve"> by one in order to mint the new NFT (step 11, 12). After calling the mint method, the smart contract maps the “</w:t>
      </w:r>
      <w:proofErr w:type="spellStart"/>
      <w:r w:rsidR="00ED7850">
        <w:rPr>
          <w:lang w:val="en-US"/>
        </w:rPr>
        <w:t>token_id</w:t>
      </w:r>
      <w:proofErr w:type="spellEnd"/>
      <w:r w:rsidR="00ED7850">
        <w:rPr>
          <w:lang w:val="en-US"/>
        </w:rPr>
        <w:t>” to the metadata string passed as an argument (step 13). Finally the smart contract returns the receipt of the transaction with the new “</w:t>
      </w:r>
      <w:proofErr w:type="spellStart"/>
      <w:r w:rsidR="00ED7850">
        <w:rPr>
          <w:lang w:val="en-US"/>
        </w:rPr>
        <w:t>token_id</w:t>
      </w:r>
      <w:proofErr w:type="spellEnd"/>
      <w:r w:rsidR="00ED7850">
        <w:rPr>
          <w:lang w:val="en-US"/>
        </w:rPr>
        <w:t>” value to the application</w:t>
      </w:r>
      <w:r w:rsidR="00907C4B">
        <w:rPr>
          <w:lang w:val="en-US"/>
        </w:rPr>
        <w:t xml:space="preserve"> (step 14)</w:t>
      </w:r>
      <w:r w:rsidR="00ED7850">
        <w:rPr>
          <w:lang w:val="en-US"/>
        </w:rPr>
        <w:t>.</w:t>
      </w:r>
    </w:p>
    <w:p w14:paraId="3BDFB88E" w14:textId="685C66C8" w:rsidR="00274934" w:rsidRDefault="00274934" w:rsidP="00274934">
      <w:pPr>
        <w:pStyle w:val="Heading3"/>
        <w:rPr>
          <w:lang w:val="en-US"/>
        </w:rPr>
      </w:pPr>
      <w:r>
        <w:rPr>
          <w:lang w:val="en-US"/>
        </w:rPr>
        <w:lastRenderedPageBreak/>
        <w:t>Retrieving</w:t>
      </w:r>
      <w:r>
        <w:rPr>
          <w:lang w:val="en-US"/>
        </w:rPr>
        <w:t xml:space="preserve"> NFT</w:t>
      </w:r>
    </w:p>
    <w:p w14:paraId="29532AC5" w14:textId="015EBA47" w:rsidR="00907C4B" w:rsidRDefault="00907C4B" w:rsidP="00907C4B">
      <w:pPr>
        <w:spacing w:before="100" w:beforeAutospacing="1" w:after="100" w:afterAutospacing="1"/>
        <w:jc w:val="both"/>
        <w:rPr>
          <w:lang w:val="en-US"/>
        </w:rPr>
      </w:pPr>
      <w:r>
        <w:rPr>
          <w:lang w:val="en-US"/>
        </w:rPr>
        <w:t xml:space="preserve">In order for an NFT to be generated, the following protocol </w:t>
      </w:r>
      <w:r>
        <w:rPr>
          <w:lang w:val="en-US"/>
        </w:rPr>
        <w:t xml:space="preserve">depicted in </w:t>
      </w:r>
      <w:r>
        <w:rPr>
          <w:lang w:val="en-US"/>
        </w:rPr>
        <w:fldChar w:fldCharType="begin"/>
      </w:r>
      <w:r>
        <w:rPr>
          <w:lang w:val="en-US"/>
        </w:rPr>
        <w:instrText xml:space="preserve"> REF _Ref122286613 \h </w:instrText>
      </w:r>
      <w:r>
        <w:rPr>
          <w:lang w:val="en-US"/>
        </w:rPr>
      </w:r>
      <w:r>
        <w:rPr>
          <w:lang w:val="en-US"/>
        </w:rPr>
        <w:fldChar w:fldCharType="separate"/>
      </w:r>
      <w:r>
        <w:t xml:space="preserve">Figure </w:t>
      </w:r>
      <w:r>
        <w:rPr>
          <w:noProof/>
        </w:rPr>
        <w:t>8</w:t>
      </w:r>
      <w:r>
        <w:rPr>
          <w:lang w:val="en-US"/>
        </w:rPr>
        <w:fldChar w:fldCharType="end"/>
      </w:r>
      <w:r>
        <w:rPr>
          <w:lang w:val="en-US"/>
        </w:rPr>
        <w:fldChar w:fldCharType="begin"/>
      </w:r>
      <w:r>
        <w:rPr>
          <w:lang w:val="en-US"/>
        </w:rPr>
        <w:instrText xml:space="preserve"> REF _Ref122280672 \h </w:instrText>
      </w:r>
      <w:r>
        <w:rPr>
          <w:lang w:val="en-US"/>
        </w:rPr>
      </w:r>
      <w:r>
        <w:rPr>
          <w:lang w:val="en-US"/>
        </w:rPr>
        <w:fldChar w:fldCharType="separate"/>
      </w:r>
      <w:r>
        <w:rPr>
          <w:lang w:val="en-US"/>
        </w:rPr>
        <w:fldChar w:fldCharType="end"/>
      </w:r>
      <w:r>
        <w:rPr>
          <w:lang w:val="en-US"/>
        </w:rPr>
        <w:t>, is been used.</w:t>
      </w:r>
    </w:p>
    <w:p w14:paraId="4E915A22" w14:textId="77777777" w:rsidR="00907C4B" w:rsidRDefault="00907C4B" w:rsidP="00907C4B">
      <w:pPr>
        <w:keepNext/>
        <w:jc w:val="center"/>
      </w:pPr>
      <w:r>
        <w:rPr>
          <w:noProof/>
          <w:lang w:val="el-GR" w:eastAsia="el-GR"/>
        </w:rPr>
        <w:drawing>
          <wp:inline distT="0" distB="0" distL="0" distR="0" wp14:anchorId="1D7E4B2F" wp14:editId="7CC44321">
            <wp:extent cx="5727700" cy="345630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trieve NFT UML.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3456305"/>
                    </a:xfrm>
                    <a:prstGeom prst="rect">
                      <a:avLst/>
                    </a:prstGeom>
                  </pic:spPr>
                </pic:pic>
              </a:graphicData>
            </a:graphic>
          </wp:inline>
        </w:drawing>
      </w:r>
    </w:p>
    <w:p w14:paraId="42D18D48" w14:textId="140B9296" w:rsidR="00274934" w:rsidRDefault="00907C4B" w:rsidP="00907C4B">
      <w:pPr>
        <w:pStyle w:val="Caption"/>
      </w:pPr>
      <w:bookmarkStart w:id="4" w:name="_Ref122286613"/>
      <w:r>
        <w:t xml:space="preserve">Figure </w:t>
      </w:r>
      <w:r>
        <w:fldChar w:fldCharType="begin"/>
      </w:r>
      <w:r>
        <w:instrText xml:space="preserve"> SEQ Figure \* ARABIC </w:instrText>
      </w:r>
      <w:r>
        <w:fldChar w:fldCharType="separate"/>
      </w:r>
      <w:r>
        <w:rPr>
          <w:noProof/>
        </w:rPr>
        <w:t>8</w:t>
      </w:r>
      <w:r>
        <w:fldChar w:fldCharType="end"/>
      </w:r>
      <w:bookmarkEnd w:id="4"/>
      <w:r>
        <w:t>: NFT retrieval protocol</w:t>
      </w:r>
    </w:p>
    <w:p w14:paraId="1B034CF3" w14:textId="0F78C03D" w:rsidR="00907C4B" w:rsidRDefault="00907C4B" w:rsidP="00907C4B">
      <w:pPr>
        <w:jc w:val="both"/>
        <w:rPr>
          <w:lang w:val="en-US"/>
        </w:rPr>
      </w:pPr>
      <w:r>
        <w:rPr>
          <w:lang w:val="en-US"/>
        </w:rPr>
        <w:t>Application requests the “</w:t>
      </w:r>
      <w:proofErr w:type="spellStart"/>
      <w:r>
        <w:rPr>
          <w:lang w:val="en-US"/>
        </w:rPr>
        <w:t>token_id</w:t>
      </w:r>
      <w:proofErr w:type="spellEnd"/>
      <w:r>
        <w:rPr>
          <w:lang w:val="en-US"/>
        </w:rPr>
        <w:t>” in which the user is interested to retrieve the NFT (step 1). The smart contract accesses the mapping of the “</w:t>
      </w:r>
      <w:proofErr w:type="spellStart"/>
      <w:r>
        <w:rPr>
          <w:lang w:val="en-US"/>
        </w:rPr>
        <w:t>token_ids</w:t>
      </w:r>
      <w:proofErr w:type="spellEnd"/>
      <w:r>
        <w:rPr>
          <w:lang w:val="en-US"/>
        </w:rPr>
        <w:t>” and pulls the metadata for this particular id in order to send them back to the application (step 2). In step 3, application automatically extracts the URL from the metadata and requests from the IPFS the digital art corresponding to this particular URL (step 4). When the application retrieves the digital art from IPFS (step 5), it represents the result (digital art, creator’s name, title and description of the digital art) to the user</w:t>
      </w:r>
      <w:r w:rsidR="00C468F6">
        <w:rPr>
          <w:lang w:val="en-US"/>
        </w:rPr>
        <w:t>.</w:t>
      </w:r>
    </w:p>
    <w:p w14:paraId="350906B6" w14:textId="70CCABDA" w:rsidR="00C468F6" w:rsidRDefault="00C468F6" w:rsidP="00C468F6">
      <w:pPr>
        <w:pStyle w:val="Heading2"/>
      </w:pPr>
      <w:r>
        <w:t>Conclusion</w:t>
      </w:r>
    </w:p>
    <w:p w14:paraId="26738CC6" w14:textId="0A50B0C0" w:rsidR="00C468F6" w:rsidRDefault="00C468F6" w:rsidP="00907C4B">
      <w:pPr>
        <w:jc w:val="both"/>
        <w:rPr>
          <w:lang w:val="en-US"/>
        </w:rPr>
      </w:pPr>
      <w:r w:rsidRPr="00C468F6">
        <w:rPr>
          <w:lang w:val="en-US"/>
        </w:rPr>
        <w:t>The aim of this work was to create an application that converts digital assets</w:t>
      </w:r>
      <w:r>
        <w:rPr>
          <w:lang w:val="en-US"/>
        </w:rPr>
        <w:t>,</w:t>
      </w:r>
      <w:r w:rsidRPr="00C468F6">
        <w:rPr>
          <w:lang w:val="en-US"/>
        </w:rPr>
        <w:t xml:space="preserve"> such as digital art into tokens</w:t>
      </w:r>
      <w:r>
        <w:rPr>
          <w:lang w:val="en-US"/>
        </w:rPr>
        <w:t>,</w:t>
      </w:r>
      <w:r w:rsidRPr="00C468F6">
        <w:rPr>
          <w:lang w:val="en-US"/>
        </w:rPr>
        <w:t xml:space="preserve"> and proving the ownership of them with the use of the digital signature that utilizes cryptographic techniques. The proposed solution utilizes the blockchain technology and its tools to provide convenience on proving ownership in the context of Intellectual Property Rights (IPR).</w:t>
      </w:r>
    </w:p>
    <w:p w14:paraId="762D55F7" w14:textId="5CB5F8BD" w:rsidR="00C468F6" w:rsidRDefault="00C468F6" w:rsidP="00907C4B">
      <w:pPr>
        <w:jc w:val="both"/>
        <w:rPr>
          <w:lang w:val="en-US"/>
        </w:rPr>
      </w:pPr>
    </w:p>
    <w:p w14:paraId="4C144446" w14:textId="4D5B06E4" w:rsidR="00C468F6" w:rsidRDefault="00C468F6" w:rsidP="00907C4B">
      <w:pPr>
        <w:jc w:val="both"/>
        <w:rPr>
          <w:lang w:val="en-US"/>
        </w:rPr>
      </w:pPr>
      <w:r>
        <w:rPr>
          <w:lang w:val="en-US"/>
        </w:rPr>
        <w:t>The application is</w:t>
      </w:r>
      <w:r w:rsidR="0050621D">
        <w:rPr>
          <w:lang w:val="en-US"/>
        </w:rPr>
        <w:t xml:space="preserve"> in an early stage but very flexible in order to integrate additional characteristics.</w:t>
      </w:r>
    </w:p>
    <w:p w14:paraId="382436B7" w14:textId="055951AF" w:rsidR="0050621D" w:rsidRDefault="0050621D" w:rsidP="00907C4B">
      <w:pPr>
        <w:jc w:val="both"/>
        <w:rPr>
          <w:lang w:val="en-US"/>
        </w:rPr>
      </w:pPr>
    </w:p>
    <w:p w14:paraId="4E9F64B0" w14:textId="7F95BD15" w:rsidR="0050621D" w:rsidRPr="0050621D" w:rsidRDefault="0050621D" w:rsidP="00907C4B">
      <w:pPr>
        <w:jc w:val="both"/>
        <w:rPr>
          <w:lang w:val="en-US"/>
        </w:rPr>
      </w:pPr>
      <w:r>
        <w:rPr>
          <w:lang w:val="en-US"/>
        </w:rPr>
        <w:t>A possible addendum would be the support of converting more types of digital assets into NFT. Also, an interesting characteristic for digital artists would be the ability to create NFT for an entire collection of their digital art. Finally, the tokenization of the physical assets would be a characteristic that enables the users to prove their ownership of their</w:t>
      </w:r>
      <w:r w:rsidR="0028726F">
        <w:rPr>
          <w:lang w:val="en-US"/>
        </w:rPr>
        <w:t xml:space="preserve"> physical assets and relieves them from the bureaucracy. </w:t>
      </w:r>
    </w:p>
    <w:p w14:paraId="0764199A" w14:textId="3B2D28BB" w:rsidR="00070D85" w:rsidRDefault="004E2DB5" w:rsidP="00607AE9">
      <w:pPr>
        <w:pStyle w:val="Heading2"/>
      </w:pPr>
      <w:r w:rsidRPr="00623716">
        <w:lastRenderedPageBreak/>
        <w:t>References</w:t>
      </w:r>
    </w:p>
    <w:p w14:paraId="207B0BB5" w14:textId="408B0F93" w:rsidR="0028726F" w:rsidRDefault="007D7B7F" w:rsidP="0028726F">
      <w:pPr>
        <w:pStyle w:val="Bibliography"/>
        <w:rPr>
          <w:sz w:val="20"/>
        </w:rPr>
      </w:pPr>
      <w:r w:rsidRPr="00E05751">
        <w:fldChar w:fldCharType="begin"/>
      </w:r>
      <w:r w:rsidR="0028726F">
        <w:instrText xml:space="preserve"> ADDIN ZOTERO_BIBL {"uncited":[],"omitted":[],"custom":[]} CSL_BIBLIOGRAPHY </w:instrText>
      </w:r>
      <w:r w:rsidRPr="00E05751">
        <w:fldChar w:fldCharType="separate"/>
      </w:r>
      <w:r w:rsidR="0028726F" w:rsidRPr="0028726F">
        <w:rPr>
          <w:sz w:val="20"/>
        </w:rPr>
        <w:t>[1]</w:t>
      </w:r>
      <w:r w:rsidR="0028726F" w:rsidRPr="0028726F">
        <w:rPr>
          <w:sz w:val="20"/>
        </w:rPr>
        <w:tab/>
        <w:t xml:space="preserve">S. S. </w:t>
      </w:r>
      <w:proofErr w:type="spellStart"/>
      <w:r w:rsidR="0028726F" w:rsidRPr="0028726F">
        <w:rPr>
          <w:sz w:val="20"/>
        </w:rPr>
        <w:t>Sarmah</w:t>
      </w:r>
      <w:proofErr w:type="spellEnd"/>
      <w:r w:rsidR="0028726F" w:rsidRPr="0028726F">
        <w:rPr>
          <w:sz w:val="20"/>
        </w:rPr>
        <w:t>, ‘Understanding Blockchain Technology’, p. 8.</w:t>
      </w:r>
    </w:p>
    <w:p w14:paraId="31E15AB0" w14:textId="77777777" w:rsidR="0028726F" w:rsidRPr="0028726F" w:rsidRDefault="0028726F" w:rsidP="0028726F"/>
    <w:p w14:paraId="2B7CD959" w14:textId="0A9E6434" w:rsidR="0028726F" w:rsidRDefault="0028726F" w:rsidP="0028726F">
      <w:pPr>
        <w:pStyle w:val="Bibliography"/>
        <w:ind w:left="720" w:hanging="720"/>
        <w:rPr>
          <w:sz w:val="20"/>
        </w:rPr>
      </w:pPr>
      <w:r w:rsidRPr="0028726F">
        <w:rPr>
          <w:sz w:val="20"/>
        </w:rPr>
        <w:t>[2]</w:t>
      </w:r>
      <w:r w:rsidRPr="0028726F">
        <w:rPr>
          <w:sz w:val="20"/>
        </w:rPr>
        <w:tab/>
        <w:t xml:space="preserve">A. Whitaker, ‘Art and Blockchain: A Primer, History, and Taxonomy of Blockchain Use Cases in the Arts’, </w:t>
      </w:r>
      <w:proofErr w:type="spellStart"/>
      <w:r w:rsidRPr="0028726F">
        <w:rPr>
          <w:i/>
          <w:iCs/>
          <w:sz w:val="20"/>
        </w:rPr>
        <w:t>Artivate</w:t>
      </w:r>
      <w:proofErr w:type="spellEnd"/>
      <w:r w:rsidRPr="0028726F">
        <w:rPr>
          <w:sz w:val="20"/>
        </w:rPr>
        <w:t xml:space="preserve">, vol. 8, no. 2, pp. 21–46, 2019, </w:t>
      </w:r>
      <w:proofErr w:type="spellStart"/>
      <w:r w:rsidRPr="0028726F">
        <w:rPr>
          <w:sz w:val="20"/>
        </w:rPr>
        <w:t>doi</w:t>
      </w:r>
      <w:proofErr w:type="spellEnd"/>
      <w:r w:rsidRPr="0028726F">
        <w:rPr>
          <w:sz w:val="20"/>
        </w:rPr>
        <w:t>: 10.1353/artv.2019.0008.</w:t>
      </w:r>
    </w:p>
    <w:p w14:paraId="7976CA32" w14:textId="77777777" w:rsidR="0028726F" w:rsidRPr="0028726F" w:rsidRDefault="0028726F" w:rsidP="0028726F"/>
    <w:p w14:paraId="6FAB06D1" w14:textId="2E942E82" w:rsidR="0028726F" w:rsidRDefault="0028726F" w:rsidP="0028726F">
      <w:pPr>
        <w:pStyle w:val="Bibliography"/>
        <w:ind w:left="720" w:hanging="720"/>
        <w:rPr>
          <w:sz w:val="20"/>
        </w:rPr>
      </w:pPr>
      <w:r w:rsidRPr="0028726F">
        <w:rPr>
          <w:sz w:val="20"/>
        </w:rPr>
        <w:t>[3]</w:t>
      </w:r>
      <w:r w:rsidRPr="0028726F">
        <w:rPr>
          <w:sz w:val="20"/>
        </w:rPr>
        <w:tab/>
        <w:t xml:space="preserve">V. </w:t>
      </w:r>
      <w:proofErr w:type="spellStart"/>
      <w:r w:rsidRPr="0028726F">
        <w:rPr>
          <w:sz w:val="20"/>
        </w:rPr>
        <w:t>Buterin</w:t>
      </w:r>
      <w:proofErr w:type="spellEnd"/>
      <w:r w:rsidRPr="0028726F">
        <w:rPr>
          <w:sz w:val="20"/>
        </w:rPr>
        <w:t>, ‘A NEXT GENERATION SMART CONTRACT &amp; DECENTRALIZED APPLICATION PLATFORM’, p. 36, 2014.</w:t>
      </w:r>
    </w:p>
    <w:p w14:paraId="05C8FE2F" w14:textId="77777777" w:rsidR="0028726F" w:rsidRPr="0028726F" w:rsidRDefault="0028726F" w:rsidP="0028726F"/>
    <w:p w14:paraId="0F3177D0" w14:textId="1105F64C" w:rsidR="0028726F" w:rsidRDefault="0028726F" w:rsidP="0028726F">
      <w:pPr>
        <w:pStyle w:val="Bibliography"/>
        <w:ind w:left="720" w:hanging="720"/>
        <w:rPr>
          <w:sz w:val="20"/>
        </w:rPr>
      </w:pPr>
      <w:r w:rsidRPr="0028726F">
        <w:rPr>
          <w:sz w:val="20"/>
        </w:rPr>
        <w:t>[4]</w:t>
      </w:r>
      <w:r w:rsidRPr="0028726F">
        <w:rPr>
          <w:sz w:val="20"/>
        </w:rPr>
        <w:tab/>
        <w:t xml:space="preserve">S. M. H. </w:t>
      </w:r>
      <w:proofErr w:type="spellStart"/>
      <w:r w:rsidRPr="0028726F">
        <w:rPr>
          <w:sz w:val="20"/>
        </w:rPr>
        <w:t>Bamakan</w:t>
      </w:r>
      <w:proofErr w:type="spellEnd"/>
      <w:r w:rsidRPr="0028726F">
        <w:rPr>
          <w:sz w:val="20"/>
        </w:rPr>
        <w:t xml:space="preserve">, N. </w:t>
      </w:r>
      <w:proofErr w:type="spellStart"/>
      <w:r w:rsidRPr="0028726F">
        <w:rPr>
          <w:sz w:val="20"/>
        </w:rPr>
        <w:t>Nezhadsistani</w:t>
      </w:r>
      <w:proofErr w:type="spellEnd"/>
      <w:r w:rsidRPr="0028726F">
        <w:rPr>
          <w:sz w:val="20"/>
        </w:rPr>
        <w:t xml:space="preserve">, O. </w:t>
      </w:r>
      <w:proofErr w:type="spellStart"/>
      <w:r w:rsidRPr="0028726F">
        <w:rPr>
          <w:sz w:val="20"/>
        </w:rPr>
        <w:t>Bodaghi</w:t>
      </w:r>
      <w:proofErr w:type="spellEnd"/>
      <w:r w:rsidRPr="0028726F">
        <w:rPr>
          <w:sz w:val="20"/>
        </w:rPr>
        <w:t xml:space="preserve">, and Q. Qu, ‘A Decentralized Framework for Patents and Intellectual Property as NFT in Blockchain Networks’, In Review, preprint, Oct. 2021. </w:t>
      </w:r>
      <w:proofErr w:type="spellStart"/>
      <w:proofErr w:type="gramStart"/>
      <w:r w:rsidRPr="0028726F">
        <w:rPr>
          <w:sz w:val="20"/>
        </w:rPr>
        <w:t>doi</w:t>
      </w:r>
      <w:proofErr w:type="spellEnd"/>
      <w:proofErr w:type="gramEnd"/>
      <w:r w:rsidRPr="0028726F">
        <w:rPr>
          <w:sz w:val="20"/>
        </w:rPr>
        <w:t>: 10.21203/rs.3.rs-951089/v1.</w:t>
      </w:r>
    </w:p>
    <w:p w14:paraId="2CC66C18" w14:textId="77777777" w:rsidR="0028726F" w:rsidRPr="0028726F" w:rsidRDefault="0028726F" w:rsidP="0028726F"/>
    <w:p w14:paraId="77CE3203" w14:textId="792BA309" w:rsidR="0028726F" w:rsidRDefault="0028726F" w:rsidP="0028726F">
      <w:pPr>
        <w:pStyle w:val="Bibliography"/>
        <w:ind w:left="720" w:hanging="720"/>
        <w:rPr>
          <w:sz w:val="20"/>
        </w:rPr>
      </w:pPr>
      <w:r w:rsidRPr="0028726F">
        <w:rPr>
          <w:sz w:val="20"/>
        </w:rPr>
        <w:t>[5]</w:t>
      </w:r>
      <w:r w:rsidRPr="0028726F">
        <w:rPr>
          <w:sz w:val="20"/>
        </w:rPr>
        <w:tab/>
        <w:t xml:space="preserve">J. A. T. Fairfield, ‘Tokenized: The Law of Non-Fungible Tokens and Unique Digital Property’, </w:t>
      </w:r>
      <w:r w:rsidRPr="0028726F">
        <w:rPr>
          <w:i/>
          <w:iCs/>
          <w:sz w:val="20"/>
        </w:rPr>
        <w:t>Indiana Law J.</w:t>
      </w:r>
      <w:r w:rsidRPr="0028726F">
        <w:rPr>
          <w:sz w:val="20"/>
        </w:rPr>
        <w:t>, vol. 97, p. 1261, 2022.</w:t>
      </w:r>
    </w:p>
    <w:p w14:paraId="1A1A8E74" w14:textId="77777777" w:rsidR="0028726F" w:rsidRPr="0028726F" w:rsidRDefault="0028726F" w:rsidP="0028726F"/>
    <w:p w14:paraId="3C6199EC" w14:textId="05B49F83" w:rsidR="0028726F" w:rsidRDefault="0028726F" w:rsidP="0028726F">
      <w:pPr>
        <w:pStyle w:val="Bibliography"/>
        <w:ind w:left="720" w:hanging="720"/>
        <w:rPr>
          <w:sz w:val="20"/>
        </w:rPr>
      </w:pPr>
      <w:r w:rsidRPr="0028726F">
        <w:rPr>
          <w:sz w:val="20"/>
        </w:rPr>
        <w:t>[6]</w:t>
      </w:r>
      <w:r w:rsidRPr="0028726F">
        <w:rPr>
          <w:sz w:val="20"/>
        </w:rPr>
        <w:tab/>
        <w:t xml:space="preserve">S. </w:t>
      </w:r>
      <w:proofErr w:type="spellStart"/>
      <w:r w:rsidRPr="0028726F">
        <w:rPr>
          <w:sz w:val="20"/>
        </w:rPr>
        <w:t>Casale</w:t>
      </w:r>
      <w:proofErr w:type="spellEnd"/>
      <w:r w:rsidRPr="0028726F">
        <w:rPr>
          <w:sz w:val="20"/>
        </w:rPr>
        <w:t xml:space="preserve">-Brunet, P. </w:t>
      </w:r>
      <w:proofErr w:type="spellStart"/>
      <w:r w:rsidRPr="0028726F">
        <w:rPr>
          <w:sz w:val="20"/>
        </w:rPr>
        <w:t>Ribeca</w:t>
      </w:r>
      <w:proofErr w:type="spellEnd"/>
      <w:r w:rsidRPr="0028726F">
        <w:rPr>
          <w:sz w:val="20"/>
        </w:rPr>
        <w:t xml:space="preserve">, P. Doyle, and M. </w:t>
      </w:r>
      <w:proofErr w:type="spellStart"/>
      <w:r w:rsidRPr="0028726F">
        <w:rPr>
          <w:sz w:val="20"/>
        </w:rPr>
        <w:t>Mattavelli</w:t>
      </w:r>
      <w:proofErr w:type="spellEnd"/>
      <w:r w:rsidRPr="0028726F">
        <w:rPr>
          <w:sz w:val="20"/>
        </w:rPr>
        <w:t xml:space="preserve">, ‘Networks of </w:t>
      </w:r>
      <w:proofErr w:type="spellStart"/>
      <w:r w:rsidRPr="0028726F">
        <w:rPr>
          <w:sz w:val="20"/>
        </w:rPr>
        <w:t>Ethereum</w:t>
      </w:r>
      <w:proofErr w:type="spellEnd"/>
      <w:r w:rsidRPr="0028726F">
        <w:rPr>
          <w:sz w:val="20"/>
        </w:rPr>
        <w:t xml:space="preserve"> Non-Fungible Tokens: A graph-based analysis of the ERC-721 ecosystem’, in </w:t>
      </w:r>
      <w:r w:rsidRPr="0028726F">
        <w:rPr>
          <w:i/>
          <w:iCs/>
          <w:sz w:val="20"/>
        </w:rPr>
        <w:t>2021 IEEE International Conference on Blockchain (Blockchain)</w:t>
      </w:r>
      <w:r w:rsidRPr="0028726F">
        <w:rPr>
          <w:sz w:val="20"/>
        </w:rPr>
        <w:t xml:space="preserve">, Sep. 2021, pp. 188–195. </w:t>
      </w:r>
      <w:proofErr w:type="spellStart"/>
      <w:proofErr w:type="gramStart"/>
      <w:r w:rsidRPr="0028726F">
        <w:rPr>
          <w:sz w:val="20"/>
        </w:rPr>
        <w:t>doi</w:t>
      </w:r>
      <w:proofErr w:type="spellEnd"/>
      <w:proofErr w:type="gramEnd"/>
      <w:r w:rsidRPr="0028726F">
        <w:rPr>
          <w:sz w:val="20"/>
        </w:rPr>
        <w:t>: 10.1109/Blockchain53845.2021.00033.</w:t>
      </w:r>
    </w:p>
    <w:p w14:paraId="7D581703" w14:textId="77777777" w:rsidR="0028726F" w:rsidRPr="0028726F" w:rsidRDefault="0028726F" w:rsidP="0028726F"/>
    <w:p w14:paraId="075ABDE4" w14:textId="1F020B23" w:rsidR="0028726F" w:rsidRDefault="0028726F" w:rsidP="0028726F">
      <w:pPr>
        <w:pStyle w:val="Bibliography"/>
        <w:rPr>
          <w:sz w:val="20"/>
        </w:rPr>
      </w:pPr>
      <w:r w:rsidRPr="0028726F">
        <w:rPr>
          <w:sz w:val="20"/>
        </w:rPr>
        <w:t>[7]</w:t>
      </w:r>
      <w:r w:rsidRPr="0028726F">
        <w:rPr>
          <w:sz w:val="20"/>
        </w:rPr>
        <w:tab/>
        <w:t xml:space="preserve">I. D. de </w:t>
      </w:r>
      <w:proofErr w:type="spellStart"/>
      <w:r w:rsidRPr="0028726F">
        <w:rPr>
          <w:sz w:val="20"/>
        </w:rPr>
        <w:t>Figueiredo</w:t>
      </w:r>
      <w:proofErr w:type="spellEnd"/>
      <w:r w:rsidRPr="0028726F">
        <w:rPr>
          <w:sz w:val="20"/>
        </w:rPr>
        <w:t xml:space="preserve"> Novo, ‘Property-based testing of ERC-721 </w:t>
      </w:r>
      <w:proofErr w:type="spellStart"/>
      <w:r w:rsidRPr="0028726F">
        <w:rPr>
          <w:sz w:val="20"/>
        </w:rPr>
        <w:t>Ethereum</w:t>
      </w:r>
      <w:proofErr w:type="spellEnd"/>
      <w:r w:rsidRPr="0028726F">
        <w:rPr>
          <w:sz w:val="20"/>
        </w:rPr>
        <w:t xml:space="preserve"> smart contracts’.</w:t>
      </w:r>
    </w:p>
    <w:p w14:paraId="2C72135C" w14:textId="77777777" w:rsidR="0028726F" w:rsidRPr="0028726F" w:rsidRDefault="0028726F" w:rsidP="0028726F"/>
    <w:p w14:paraId="3F338E6C" w14:textId="69113967" w:rsidR="0028726F" w:rsidRDefault="0028726F" w:rsidP="0028726F">
      <w:pPr>
        <w:pStyle w:val="Bibliography"/>
        <w:ind w:left="720" w:hanging="720"/>
        <w:rPr>
          <w:sz w:val="20"/>
        </w:rPr>
      </w:pPr>
      <w:r w:rsidRPr="0028726F">
        <w:rPr>
          <w:sz w:val="20"/>
        </w:rPr>
        <w:t>[8]</w:t>
      </w:r>
      <w:r w:rsidRPr="0028726F">
        <w:rPr>
          <w:sz w:val="20"/>
        </w:rPr>
        <w:tab/>
        <w:t>E. Lee, ‘</w:t>
      </w:r>
      <w:proofErr w:type="gramStart"/>
      <w:r w:rsidRPr="0028726F">
        <w:rPr>
          <w:sz w:val="20"/>
        </w:rPr>
        <w:t>The</w:t>
      </w:r>
      <w:proofErr w:type="gramEnd"/>
      <w:r w:rsidRPr="0028726F">
        <w:rPr>
          <w:sz w:val="20"/>
        </w:rPr>
        <w:t xml:space="preserve"> Cryptic Case of the </w:t>
      </w:r>
      <w:proofErr w:type="spellStart"/>
      <w:r w:rsidRPr="0028726F">
        <w:rPr>
          <w:sz w:val="20"/>
        </w:rPr>
        <w:t>CryptoPunks</w:t>
      </w:r>
      <w:proofErr w:type="spellEnd"/>
      <w:r w:rsidRPr="0028726F">
        <w:rPr>
          <w:sz w:val="20"/>
        </w:rPr>
        <w:t xml:space="preserve"> Licenses: The Mystery Over the Licenses for </w:t>
      </w:r>
      <w:proofErr w:type="spellStart"/>
      <w:r w:rsidRPr="0028726F">
        <w:rPr>
          <w:sz w:val="20"/>
        </w:rPr>
        <w:t>CryptoPunks</w:t>
      </w:r>
      <w:proofErr w:type="spellEnd"/>
      <w:r w:rsidRPr="0028726F">
        <w:rPr>
          <w:sz w:val="20"/>
        </w:rPr>
        <w:t xml:space="preserve"> NFTs’, </w:t>
      </w:r>
      <w:r w:rsidRPr="0028726F">
        <w:rPr>
          <w:i/>
          <w:iCs/>
          <w:sz w:val="20"/>
        </w:rPr>
        <w:t>Available SSRN</w:t>
      </w:r>
      <w:r w:rsidRPr="0028726F">
        <w:rPr>
          <w:sz w:val="20"/>
        </w:rPr>
        <w:t>, 2021.</w:t>
      </w:r>
    </w:p>
    <w:p w14:paraId="54D40C6B" w14:textId="77777777" w:rsidR="0028726F" w:rsidRPr="0028726F" w:rsidRDefault="0028726F" w:rsidP="0028726F"/>
    <w:p w14:paraId="37EBA0B9" w14:textId="3D33A926" w:rsidR="0028726F" w:rsidRDefault="0028726F" w:rsidP="0028726F">
      <w:pPr>
        <w:pStyle w:val="Bibliography"/>
        <w:ind w:left="720" w:hanging="720"/>
        <w:rPr>
          <w:sz w:val="20"/>
        </w:rPr>
      </w:pPr>
      <w:r w:rsidRPr="0028726F">
        <w:rPr>
          <w:sz w:val="20"/>
        </w:rPr>
        <w:t>[9]</w:t>
      </w:r>
      <w:r w:rsidRPr="0028726F">
        <w:rPr>
          <w:sz w:val="20"/>
        </w:rPr>
        <w:tab/>
        <w:t xml:space="preserve">J. </w:t>
      </w:r>
      <w:proofErr w:type="spellStart"/>
      <w:r w:rsidRPr="0028726F">
        <w:rPr>
          <w:sz w:val="20"/>
        </w:rPr>
        <w:t>Yli-Huumo</w:t>
      </w:r>
      <w:proofErr w:type="spellEnd"/>
      <w:r w:rsidRPr="0028726F">
        <w:rPr>
          <w:sz w:val="20"/>
        </w:rPr>
        <w:t xml:space="preserve">, D. </w:t>
      </w:r>
      <w:proofErr w:type="spellStart"/>
      <w:r w:rsidRPr="0028726F">
        <w:rPr>
          <w:sz w:val="20"/>
        </w:rPr>
        <w:t>Ko</w:t>
      </w:r>
      <w:proofErr w:type="spellEnd"/>
      <w:r w:rsidRPr="0028726F">
        <w:rPr>
          <w:sz w:val="20"/>
        </w:rPr>
        <w:t xml:space="preserve">, S. Choi, S. Park, and K. </w:t>
      </w:r>
      <w:proofErr w:type="spellStart"/>
      <w:r w:rsidRPr="0028726F">
        <w:rPr>
          <w:sz w:val="20"/>
        </w:rPr>
        <w:t>Smolander</w:t>
      </w:r>
      <w:proofErr w:type="spellEnd"/>
      <w:r w:rsidRPr="0028726F">
        <w:rPr>
          <w:sz w:val="20"/>
        </w:rPr>
        <w:t xml:space="preserve">, ‘Where Is Current Research on Blockchain Technology?—A Systematic Review’, </w:t>
      </w:r>
      <w:r w:rsidRPr="0028726F">
        <w:rPr>
          <w:i/>
          <w:iCs/>
          <w:sz w:val="20"/>
        </w:rPr>
        <w:t>PLOS ONE</w:t>
      </w:r>
      <w:r w:rsidRPr="0028726F">
        <w:rPr>
          <w:sz w:val="20"/>
        </w:rPr>
        <w:t xml:space="preserve">, vol. 11, no. 10, p. e0163477, Oct. 2016, </w:t>
      </w:r>
      <w:proofErr w:type="spellStart"/>
      <w:r w:rsidRPr="0028726F">
        <w:rPr>
          <w:sz w:val="20"/>
        </w:rPr>
        <w:t>doi</w:t>
      </w:r>
      <w:proofErr w:type="spellEnd"/>
      <w:r w:rsidRPr="0028726F">
        <w:rPr>
          <w:sz w:val="20"/>
        </w:rPr>
        <w:t>: 10.1371/journal.pone.0163477.</w:t>
      </w:r>
    </w:p>
    <w:p w14:paraId="01ECEFE6" w14:textId="77777777" w:rsidR="0028726F" w:rsidRPr="0028726F" w:rsidRDefault="0028726F" w:rsidP="0028726F"/>
    <w:p w14:paraId="6581AABA" w14:textId="1A3930A8" w:rsidR="0028726F" w:rsidRDefault="0028726F" w:rsidP="0028726F">
      <w:pPr>
        <w:pStyle w:val="Bibliography"/>
        <w:rPr>
          <w:sz w:val="20"/>
        </w:rPr>
      </w:pPr>
      <w:r w:rsidRPr="0028726F">
        <w:rPr>
          <w:sz w:val="20"/>
        </w:rPr>
        <w:t>[10]</w:t>
      </w:r>
      <w:r w:rsidRPr="0028726F">
        <w:rPr>
          <w:sz w:val="20"/>
        </w:rPr>
        <w:tab/>
        <w:t xml:space="preserve">M. Swan, </w:t>
      </w:r>
      <w:r w:rsidRPr="0028726F">
        <w:rPr>
          <w:i/>
          <w:iCs/>
          <w:sz w:val="20"/>
        </w:rPr>
        <w:t>Blockchain: Blueprint for a New Economy</w:t>
      </w:r>
      <w:r w:rsidRPr="0028726F">
        <w:rPr>
          <w:sz w:val="20"/>
        </w:rPr>
        <w:t>. O’Reilly Media, Inc., 2015.</w:t>
      </w:r>
    </w:p>
    <w:p w14:paraId="1F0C60EB" w14:textId="77777777" w:rsidR="0028726F" w:rsidRPr="0028726F" w:rsidRDefault="0028726F" w:rsidP="0028726F"/>
    <w:p w14:paraId="3A7F9363" w14:textId="684D8CE3" w:rsidR="0028726F" w:rsidRDefault="0028726F" w:rsidP="0028726F">
      <w:pPr>
        <w:pStyle w:val="Bibliography"/>
        <w:ind w:left="720" w:hanging="720"/>
        <w:rPr>
          <w:sz w:val="20"/>
        </w:rPr>
      </w:pPr>
      <w:r w:rsidRPr="0028726F">
        <w:rPr>
          <w:sz w:val="20"/>
        </w:rPr>
        <w:t>[11]</w:t>
      </w:r>
      <w:r w:rsidRPr="0028726F">
        <w:rPr>
          <w:sz w:val="20"/>
        </w:rPr>
        <w:tab/>
        <w:t xml:space="preserve">D. </w:t>
      </w:r>
      <w:proofErr w:type="spellStart"/>
      <w:r w:rsidRPr="0028726F">
        <w:rPr>
          <w:sz w:val="20"/>
        </w:rPr>
        <w:t>Yaga</w:t>
      </w:r>
      <w:proofErr w:type="spellEnd"/>
      <w:r w:rsidRPr="0028726F">
        <w:rPr>
          <w:sz w:val="20"/>
        </w:rPr>
        <w:t xml:space="preserve">, P. Mell, N. Roby, and K. </w:t>
      </w:r>
      <w:proofErr w:type="spellStart"/>
      <w:r w:rsidRPr="0028726F">
        <w:rPr>
          <w:sz w:val="20"/>
        </w:rPr>
        <w:t>Scarfone</w:t>
      </w:r>
      <w:proofErr w:type="spellEnd"/>
      <w:r w:rsidRPr="0028726F">
        <w:rPr>
          <w:sz w:val="20"/>
        </w:rPr>
        <w:t xml:space="preserve">, ‘Blockchain Technology Overview’, Oct. 2018. </w:t>
      </w:r>
      <w:proofErr w:type="spellStart"/>
      <w:proofErr w:type="gramStart"/>
      <w:r w:rsidRPr="0028726F">
        <w:rPr>
          <w:sz w:val="20"/>
        </w:rPr>
        <w:t>doi</w:t>
      </w:r>
      <w:proofErr w:type="spellEnd"/>
      <w:proofErr w:type="gramEnd"/>
      <w:r w:rsidRPr="0028726F">
        <w:rPr>
          <w:sz w:val="20"/>
        </w:rPr>
        <w:t>: 10.6028/NIST.IR.8202.</w:t>
      </w:r>
    </w:p>
    <w:p w14:paraId="0222D62E" w14:textId="77777777" w:rsidR="0028726F" w:rsidRPr="0028726F" w:rsidRDefault="0028726F" w:rsidP="0028726F"/>
    <w:p w14:paraId="4B46136F" w14:textId="43BE91A6" w:rsidR="0028726F" w:rsidRDefault="0028726F" w:rsidP="0028726F">
      <w:pPr>
        <w:pStyle w:val="Bibliography"/>
        <w:ind w:left="720" w:hanging="720"/>
        <w:rPr>
          <w:sz w:val="20"/>
        </w:rPr>
      </w:pPr>
      <w:r w:rsidRPr="0028726F">
        <w:rPr>
          <w:sz w:val="20"/>
        </w:rPr>
        <w:t>[12]</w:t>
      </w:r>
      <w:r w:rsidRPr="0028726F">
        <w:rPr>
          <w:sz w:val="20"/>
        </w:rPr>
        <w:tab/>
        <w:t xml:space="preserve">J. Chen, Y. </w:t>
      </w:r>
      <w:proofErr w:type="spellStart"/>
      <w:r w:rsidRPr="0028726F">
        <w:rPr>
          <w:sz w:val="20"/>
        </w:rPr>
        <w:t>Ruan</w:t>
      </w:r>
      <w:proofErr w:type="spellEnd"/>
      <w:r w:rsidRPr="0028726F">
        <w:rPr>
          <w:sz w:val="20"/>
        </w:rPr>
        <w:t xml:space="preserve">, L. </w:t>
      </w:r>
      <w:proofErr w:type="spellStart"/>
      <w:r w:rsidRPr="0028726F">
        <w:rPr>
          <w:sz w:val="20"/>
        </w:rPr>
        <w:t>Guo</w:t>
      </w:r>
      <w:proofErr w:type="spellEnd"/>
      <w:r w:rsidRPr="0028726F">
        <w:rPr>
          <w:sz w:val="20"/>
        </w:rPr>
        <w:t>, and H. Lu, ‘</w:t>
      </w:r>
      <w:proofErr w:type="spellStart"/>
      <w:r w:rsidRPr="0028726F">
        <w:rPr>
          <w:sz w:val="20"/>
        </w:rPr>
        <w:t>BCVehis</w:t>
      </w:r>
      <w:proofErr w:type="spellEnd"/>
      <w:r w:rsidRPr="0028726F">
        <w:rPr>
          <w:sz w:val="20"/>
        </w:rPr>
        <w:t xml:space="preserve">: A Blockchain-Based Service Prototype of Vehicle History Tracking for Used-Car Trades in China’, </w:t>
      </w:r>
      <w:r w:rsidRPr="0028726F">
        <w:rPr>
          <w:i/>
          <w:iCs/>
          <w:sz w:val="20"/>
        </w:rPr>
        <w:t>IEEE Access</w:t>
      </w:r>
      <w:r w:rsidRPr="0028726F">
        <w:rPr>
          <w:sz w:val="20"/>
        </w:rPr>
        <w:t xml:space="preserve">, vol. 8, pp. 214842–214851, 2020, </w:t>
      </w:r>
      <w:proofErr w:type="spellStart"/>
      <w:r w:rsidRPr="0028726F">
        <w:rPr>
          <w:sz w:val="20"/>
        </w:rPr>
        <w:t>doi</w:t>
      </w:r>
      <w:proofErr w:type="spellEnd"/>
      <w:r w:rsidRPr="0028726F">
        <w:rPr>
          <w:sz w:val="20"/>
        </w:rPr>
        <w:t>: 10.1109/ACCESS.2020.3040229.</w:t>
      </w:r>
    </w:p>
    <w:p w14:paraId="00E65AB6" w14:textId="77777777" w:rsidR="0028726F" w:rsidRPr="0028726F" w:rsidRDefault="0028726F" w:rsidP="0028726F"/>
    <w:p w14:paraId="5A645453" w14:textId="327C4473" w:rsidR="0028726F" w:rsidRDefault="0028726F" w:rsidP="0028726F">
      <w:pPr>
        <w:pStyle w:val="Bibliography"/>
        <w:ind w:left="720" w:hanging="720"/>
        <w:rPr>
          <w:sz w:val="20"/>
        </w:rPr>
      </w:pPr>
      <w:r w:rsidRPr="0028726F">
        <w:rPr>
          <w:sz w:val="20"/>
        </w:rPr>
        <w:t>[13]</w:t>
      </w:r>
      <w:r w:rsidRPr="0028726F">
        <w:rPr>
          <w:sz w:val="20"/>
        </w:rPr>
        <w:tab/>
        <w:t xml:space="preserve">A. </w:t>
      </w:r>
      <w:proofErr w:type="spellStart"/>
      <w:r w:rsidRPr="0028726F">
        <w:rPr>
          <w:sz w:val="20"/>
        </w:rPr>
        <w:t>Bracciali</w:t>
      </w:r>
      <w:proofErr w:type="spellEnd"/>
      <w:r w:rsidRPr="0028726F">
        <w:rPr>
          <w:sz w:val="20"/>
        </w:rPr>
        <w:t xml:space="preserve">, J. Clark, F. </w:t>
      </w:r>
      <w:proofErr w:type="spellStart"/>
      <w:r w:rsidRPr="0028726F">
        <w:rPr>
          <w:sz w:val="20"/>
        </w:rPr>
        <w:t>Pintore</w:t>
      </w:r>
      <w:proofErr w:type="spellEnd"/>
      <w:r w:rsidRPr="0028726F">
        <w:rPr>
          <w:sz w:val="20"/>
        </w:rPr>
        <w:t xml:space="preserve">, P. B. </w:t>
      </w:r>
      <w:proofErr w:type="spellStart"/>
      <w:r w:rsidRPr="0028726F">
        <w:rPr>
          <w:sz w:val="20"/>
        </w:rPr>
        <w:t>Rønne</w:t>
      </w:r>
      <w:proofErr w:type="spellEnd"/>
      <w:r w:rsidRPr="0028726F">
        <w:rPr>
          <w:sz w:val="20"/>
        </w:rPr>
        <w:t xml:space="preserve">, and M. Sala, Eds., </w:t>
      </w:r>
      <w:r w:rsidRPr="0028726F">
        <w:rPr>
          <w:i/>
          <w:iCs/>
          <w:sz w:val="20"/>
        </w:rPr>
        <w:t>Financial Cryptography and Data Security: FC 2019 International Workshops, VOTING and WTSC, St. Kitts, St. Kitts and Nevis, February 18–22, 2019, Revised Selected Papers</w:t>
      </w:r>
      <w:r w:rsidRPr="0028726F">
        <w:rPr>
          <w:sz w:val="20"/>
        </w:rPr>
        <w:t xml:space="preserve">, vol. 11599. Cham: Springer International Publishing, 2020. </w:t>
      </w:r>
      <w:proofErr w:type="spellStart"/>
      <w:proofErr w:type="gramStart"/>
      <w:r w:rsidRPr="0028726F">
        <w:rPr>
          <w:sz w:val="20"/>
        </w:rPr>
        <w:t>doi</w:t>
      </w:r>
      <w:proofErr w:type="spellEnd"/>
      <w:proofErr w:type="gramEnd"/>
      <w:r w:rsidRPr="0028726F">
        <w:rPr>
          <w:sz w:val="20"/>
        </w:rPr>
        <w:t>: 10.1007/978-3-030-43725-1.</w:t>
      </w:r>
    </w:p>
    <w:p w14:paraId="645AC27F" w14:textId="77777777" w:rsidR="0028726F" w:rsidRPr="0028726F" w:rsidRDefault="0028726F" w:rsidP="0028726F"/>
    <w:p w14:paraId="5603ED89" w14:textId="1E9FF7B0" w:rsidR="0028726F" w:rsidRDefault="0028726F" w:rsidP="0028726F">
      <w:pPr>
        <w:pStyle w:val="Bibliography"/>
        <w:ind w:left="720" w:hanging="720"/>
        <w:rPr>
          <w:sz w:val="20"/>
        </w:rPr>
      </w:pPr>
      <w:r w:rsidRPr="0028726F">
        <w:rPr>
          <w:sz w:val="20"/>
        </w:rPr>
        <w:t>[14]</w:t>
      </w:r>
      <w:r w:rsidRPr="0028726F">
        <w:rPr>
          <w:sz w:val="20"/>
        </w:rPr>
        <w:tab/>
        <w:t xml:space="preserve">P. </w:t>
      </w:r>
      <w:proofErr w:type="spellStart"/>
      <w:r w:rsidRPr="0028726F">
        <w:rPr>
          <w:sz w:val="20"/>
        </w:rPr>
        <w:t>Gaži</w:t>
      </w:r>
      <w:proofErr w:type="spellEnd"/>
      <w:r w:rsidRPr="0028726F">
        <w:rPr>
          <w:sz w:val="20"/>
        </w:rPr>
        <w:t xml:space="preserve">, A. </w:t>
      </w:r>
      <w:proofErr w:type="spellStart"/>
      <w:r w:rsidRPr="0028726F">
        <w:rPr>
          <w:sz w:val="20"/>
        </w:rPr>
        <w:t>Kiayias</w:t>
      </w:r>
      <w:proofErr w:type="spellEnd"/>
      <w:r w:rsidRPr="0028726F">
        <w:rPr>
          <w:sz w:val="20"/>
        </w:rPr>
        <w:t xml:space="preserve">, and D. </w:t>
      </w:r>
      <w:proofErr w:type="spellStart"/>
      <w:r w:rsidRPr="0028726F">
        <w:rPr>
          <w:sz w:val="20"/>
        </w:rPr>
        <w:t>Zindros</w:t>
      </w:r>
      <w:proofErr w:type="spellEnd"/>
      <w:r w:rsidRPr="0028726F">
        <w:rPr>
          <w:sz w:val="20"/>
        </w:rPr>
        <w:t xml:space="preserve">, ‘Proof-of-Stake Sidechains’, in </w:t>
      </w:r>
      <w:r w:rsidRPr="0028726F">
        <w:rPr>
          <w:i/>
          <w:iCs/>
          <w:sz w:val="20"/>
        </w:rPr>
        <w:t>2019 IEEE Symposium on Security and Privacy (SP)</w:t>
      </w:r>
      <w:r w:rsidRPr="0028726F">
        <w:rPr>
          <w:sz w:val="20"/>
        </w:rPr>
        <w:t xml:space="preserve">, Feb. 2019, pp. 139–156. </w:t>
      </w:r>
      <w:proofErr w:type="spellStart"/>
      <w:proofErr w:type="gramStart"/>
      <w:r w:rsidRPr="0028726F">
        <w:rPr>
          <w:sz w:val="20"/>
        </w:rPr>
        <w:t>doi</w:t>
      </w:r>
      <w:proofErr w:type="spellEnd"/>
      <w:proofErr w:type="gramEnd"/>
      <w:r w:rsidRPr="0028726F">
        <w:rPr>
          <w:sz w:val="20"/>
        </w:rPr>
        <w:t>: 10.1109/SP.2019.00040.</w:t>
      </w:r>
    </w:p>
    <w:p w14:paraId="79EDDB73" w14:textId="77777777" w:rsidR="0028726F" w:rsidRPr="0028726F" w:rsidRDefault="0028726F" w:rsidP="0028726F"/>
    <w:p w14:paraId="6FBC847F" w14:textId="047932FF" w:rsidR="0028726F" w:rsidRDefault="0028726F" w:rsidP="0028726F">
      <w:pPr>
        <w:pStyle w:val="Bibliography"/>
        <w:ind w:left="720" w:hanging="720"/>
        <w:rPr>
          <w:sz w:val="20"/>
        </w:rPr>
      </w:pPr>
      <w:r w:rsidRPr="0028726F">
        <w:rPr>
          <w:sz w:val="20"/>
        </w:rPr>
        <w:t>[15]</w:t>
      </w:r>
      <w:r w:rsidRPr="0028726F">
        <w:rPr>
          <w:sz w:val="20"/>
        </w:rPr>
        <w:tab/>
        <w:t xml:space="preserve">F. Yang, W. Zhou, Q. Wu, R. Long, N. N. </w:t>
      </w:r>
      <w:proofErr w:type="spellStart"/>
      <w:r w:rsidRPr="0028726F">
        <w:rPr>
          <w:sz w:val="20"/>
        </w:rPr>
        <w:t>Xiong</w:t>
      </w:r>
      <w:proofErr w:type="spellEnd"/>
      <w:r w:rsidRPr="0028726F">
        <w:rPr>
          <w:sz w:val="20"/>
        </w:rPr>
        <w:t xml:space="preserve">, and M. Zhou, ‘Delegated Proof of Stake With Downgrade: A Secure and Efficient Blockchain Consensus Algorithm With Downgrade Mechanism’, </w:t>
      </w:r>
      <w:r w:rsidRPr="0028726F">
        <w:rPr>
          <w:i/>
          <w:iCs/>
          <w:sz w:val="20"/>
        </w:rPr>
        <w:t>IEEE Access</w:t>
      </w:r>
      <w:r w:rsidRPr="0028726F">
        <w:rPr>
          <w:sz w:val="20"/>
        </w:rPr>
        <w:t xml:space="preserve">, vol. 7, pp. 118541–118555, 2019, </w:t>
      </w:r>
      <w:proofErr w:type="spellStart"/>
      <w:r w:rsidRPr="0028726F">
        <w:rPr>
          <w:sz w:val="20"/>
        </w:rPr>
        <w:t>doi</w:t>
      </w:r>
      <w:proofErr w:type="spellEnd"/>
      <w:r w:rsidRPr="0028726F">
        <w:rPr>
          <w:sz w:val="20"/>
        </w:rPr>
        <w:t>: 10.1109/ACCESS.2019.2935149.</w:t>
      </w:r>
    </w:p>
    <w:p w14:paraId="38A615FD" w14:textId="77777777" w:rsidR="0028726F" w:rsidRPr="0028726F" w:rsidRDefault="0028726F" w:rsidP="0028726F"/>
    <w:p w14:paraId="2E33F346" w14:textId="4D003553" w:rsidR="0028726F" w:rsidRDefault="0028726F" w:rsidP="0028726F">
      <w:pPr>
        <w:pStyle w:val="Bibliography"/>
        <w:ind w:left="720" w:hanging="720"/>
        <w:rPr>
          <w:sz w:val="20"/>
        </w:rPr>
      </w:pPr>
      <w:r w:rsidRPr="0028726F">
        <w:rPr>
          <w:sz w:val="20"/>
        </w:rPr>
        <w:t>[16]</w:t>
      </w:r>
      <w:r w:rsidRPr="0028726F">
        <w:rPr>
          <w:sz w:val="20"/>
        </w:rPr>
        <w:tab/>
        <w:t xml:space="preserve">X. </w:t>
      </w:r>
      <w:proofErr w:type="spellStart"/>
      <w:r w:rsidRPr="0028726F">
        <w:rPr>
          <w:sz w:val="20"/>
        </w:rPr>
        <w:t>Hao</w:t>
      </w:r>
      <w:proofErr w:type="spellEnd"/>
      <w:r w:rsidRPr="0028726F">
        <w:rPr>
          <w:sz w:val="20"/>
        </w:rPr>
        <w:t xml:space="preserve">, L. Yu, L. </w:t>
      </w:r>
      <w:proofErr w:type="spellStart"/>
      <w:r w:rsidRPr="0028726F">
        <w:rPr>
          <w:sz w:val="20"/>
        </w:rPr>
        <w:t>Zhiqiang</w:t>
      </w:r>
      <w:proofErr w:type="spellEnd"/>
      <w:r w:rsidRPr="0028726F">
        <w:rPr>
          <w:sz w:val="20"/>
        </w:rPr>
        <w:t xml:space="preserve">, L. Zhen, and G. </w:t>
      </w:r>
      <w:proofErr w:type="spellStart"/>
      <w:r w:rsidRPr="0028726F">
        <w:rPr>
          <w:sz w:val="20"/>
        </w:rPr>
        <w:t>Dawu</w:t>
      </w:r>
      <w:proofErr w:type="spellEnd"/>
      <w:r w:rsidRPr="0028726F">
        <w:rPr>
          <w:sz w:val="20"/>
        </w:rPr>
        <w:t xml:space="preserve">, ‘Dynamic Practical Byzantine Fault Tolerance’, in </w:t>
      </w:r>
      <w:r w:rsidRPr="0028726F">
        <w:rPr>
          <w:i/>
          <w:iCs/>
          <w:sz w:val="20"/>
        </w:rPr>
        <w:t>2018 IEEE Conference on Communications and Network Security (CNS)</w:t>
      </w:r>
      <w:r w:rsidRPr="0028726F">
        <w:rPr>
          <w:sz w:val="20"/>
        </w:rPr>
        <w:t xml:space="preserve">, Feb. 2018, pp. 1–8. </w:t>
      </w:r>
      <w:proofErr w:type="spellStart"/>
      <w:proofErr w:type="gramStart"/>
      <w:r w:rsidRPr="0028726F">
        <w:rPr>
          <w:sz w:val="20"/>
        </w:rPr>
        <w:t>doi</w:t>
      </w:r>
      <w:proofErr w:type="spellEnd"/>
      <w:proofErr w:type="gramEnd"/>
      <w:r w:rsidRPr="0028726F">
        <w:rPr>
          <w:sz w:val="20"/>
        </w:rPr>
        <w:t>: 10.1109/CNS.2018.8433150.</w:t>
      </w:r>
    </w:p>
    <w:p w14:paraId="1C0A89CC" w14:textId="77777777" w:rsidR="0028726F" w:rsidRPr="0028726F" w:rsidRDefault="0028726F" w:rsidP="0028726F"/>
    <w:p w14:paraId="1A089714" w14:textId="6B1ACE12" w:rsidR="0028726F" w:rsidRDefault="0028726F" w:rsidP="0028726F">
      <w:pPr>
        <w:pStyle w:val="Bibliography"/>
        <w:ind w:left="720" w:hanging="720"/>
        <w:rPr>
          <w:sz w:val="20"/>
        </w:rPr>
      </w:pPr>
      <w:r w:rsidRPr="0028726F">
        <w:rPr>
          <w:sz w:val="20"/>
        </w:rPr>
        <w:lastRenderedPageBreak/>
        <w:t>[17]</w:t>
      </w:r>
      <w:r w:rsidRPr="0028726F">
        <w:rPr>
          <w:sz w:val="20"/>
        </w:rPr>
        <w:tab/>
        <w:t xml:space="preserve">H. Sharma, M. K. Gupta, G. S. </w:t>
      </w:r>
      <w:proofErr w:type="spellStart"/>
      <w:r w:rsidRPr="0028726F">
        <w:rPr>
          <w:sz w:val="20"/>
        </w:rPr>
        <w:t>Tomar</w:t>
      </w:r>
      <w:proofErr w:type="spellEnd"/>
      <w:r w:rsidRPr="0028726F">
        <w:rPr>
          <w:sz w:val="20"/>
        </w:rPr>
        <w:t xml:space="preserve">, and W. </w:t>
      </w:r>
      <w:proofErr w:type="spellStart"/>
      <w:r w:rsidRPr="0028726F">
        <w:rPr>
          <w:sz w:val="20"/>
        </w:rPr>
        <w:t>Lipo</w:t>
      </w:r>
      <w:proofErr w:type="spellEnd"/>
      <w:r w:rsidRPr="0028726F">
        <w:rPr>
          <w:sz w:val="20"/>
        </w:rPr>
        <w:t xml:space="preserve">, Eds., </w:t>
      </w:r>
      <w:r w:rsidRPr="0028726F">
        <w:rPr>
          <w:i/>
          <w:iCs/>
          <w:sz w:val="20"/>
        </w:rPr>
        <w:t>Communication and Intelligent Systems: Proceedings of ICCIS 2020</w:t>
      </w:r>
      <w:r w:rsidRPr="0028726F">
        <w:rPr>
          <w:sz w:val="20"/>
        </w:rPr>
        <w:t xml:space="preserve">, vol. 204. Singapore: Springer Singapore, 2021. </w:t>
      </w:r>
      <w:proofErr w:type="spellStart"/>
      <w:proofErr w:type="gramStart"/>
      <w:r w:rsidRPr="0028726F">
        <w:rPr>
          <w:sz w:val="20"/>
        </w:rPr>
        <w:t>doi</w:t>
      </w:r>
      <w:proofErr w:type="spellEnd"/>
      <w:proofErr w:type="gramEnd"/>
      <w:r w:rsidRPr="0028726F">
        <w:rPr>
          <w:sz w:val="20"/>
        </w:rPr>
        <w:t>: 10.1007/978-981-16-1089-9.</w:t>
      </w:r>
    </w:p>
    <w:p w14:paraId="7E6088AA" w14:textId="77777777" w:rsidR="0028726F" w:rsidRPr="0028726F" w:rsidRDefault="0028726F" w:rsidP="0028726F"/>
    <w:p w14:paraId="56989B27" w14:textId="77777777" w:rsidR="0028726F" w:rsidRPr="0028726F" w:rsidRDefault="0028726F" w:rsidP="0028726F">
      <w:pPr>
        <w:pStyle w:val="Bibliography"/>
        <w:ind w:left="720" w:hanging="720"/>
        <w:rPr>
          <w:sz w:val="20"/>
        </w:rPr>
      </w:pPr>
      <w:r w:rsidRPr="0028726F">
        <w:rPr>
          <w:sz w:val="20"/>
        </w:rPr>
        <w:t>[18]</w:t>
      </w:r>
      <w:r w:rsidRPr="0028726F">
        <w:rPr>
          <w:sz w:val="20"/>
        </w:rPr>
        <w:tab/>
        <w:t xml:space="preserve">J. Katz and H. </w:t>
      </w:r>
      <w:proofErr w:type="spellStart"/>
      <w:r w:rsidRPr="0028726F">
        <w:rPr>
          <w:sz w:val="20"/>
        </w:rPr>
        <w:t>Shacham</w:t>
      </w:r>
      <w:proofErr w:type="spellEnd"/>
      <w:r w:rsidRPr="0028726F">
        <w:rPr>
          <w:sz w:val="20"/>
        </w:rPr>
        <w:t xml:space="preserve">, Eds., </w:t>
      </w:r>
      <w:r w:rsidRPr="0028726F">
        <w:rPr>
          <w:i/>
          <w:iCs/>
          <w:sz w:val="20"/>
        </w:rPr>
        <w:t>Advances in Cryptology – CRYPTO 2017: 37th Annual International Cryptology Conference, Santa Barbara, CA, USA, August 20–24, 2017, Proceedings, Part II</w:t>
      </w:r>
      <w:r w:rsidRPr="0028726F">
        <w:rPr>
          <w:sz w:val="20"/>
        </w:rPr>
        <w:t xml:space="preserve">, vol. 10402. Cham: Springer International Publishing, 2017. </w:t>
      </w:r>
      <w:proofErr w:type="spellStart"/>
      <w:proofErr w:type="gramStart"/>
      <w:r w:rsidRPr="0028726F">
        <w:rPr>
          <w:sz w:val="20"/>
        </w:rPr>
        <w:t>doi</w:t>
      </w:r>
      <w:proofErr w:type="spellEnd"/>
      <w:proofErr w:type="gramEnd"/>
      <w:r w:rsidRPr="0028726F">
        <w:rPr>
          <w:sz w:val="20"/>
        </w:rPr>
        <w:t>: 10.1007/978-3-319-63715-0.</w:t>
      </w:r>
    </w:p>
    <w:p w14:paraId="120C6F7B" w14:textId="37850C8C" w:rsidR="00E97DC2" w:rsidRPr="00E05751" w:rsidRDefault="007D7B7F" w:rsidP="00E05751">
      <w:r w:rsidRPr="00E05751">
        <w:rPr>
          <w:sz w:val="20"/>
          <w:szCs w:val="20"/>
        </w:rPr>
        <w:fldChar w:fldCharType="end"/>
      </w:r>
    </w:p>
    <w:sectPr w:rsidR="00E97DC2" w:rsidRPr="00E05751" w:rsidSect="00E650BB">
      <w:headerReference w:type="default" r:id="rId17"/>
      <w:footerReference w:type="even" r:id="rId18"/>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6635CC" w14:textId="77777777" w:rsidR="004B0750" w:rsidRDefault="004B0750" w:rsidP="003F2CC2">
      <w:r>
        <w:separator/>
      </w:r>
    </w:p>
  </w:endnote>
  <w:endnote w:type="continuationSeparator" w:id="0">
    <w:p w14:paraId="7AF7C66E" w14:textId="77777777" w:rsidR="004B0750" w:rsidRDefault="004B0750"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4A47E" w14:textId="1CDE6D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68D7">
      <w:rPr>
        <w:rStyle w:val="PageNumber"/>
        <w:noProof/>
      </w:rPr>
      <w:t>3</w:t>
    </w:r>
    <w:r>
      <w:rPr>
        <w:rStyle w:val="PageNumber"/>
      </w:rPr>
      <w:fldChar w:fldCharType="end"/>
    </w:r>
  </w:p>
  <w:p w14:paraId="3B7CE0B0" w14:textId="77777777" w:rsidR="00B715BB" w:rsidRDefault="00B7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B1A8B" w14:textId="77777777" w:rsidR="004B0750" w:rsidRDefault="004B0750" w:rsidP="003F2CC2">
      <w:r>
        <w:separator/>
      </w:r>
    </w:p>
  </w:footnote>
  <w:footnote w:type="continuationSeparator" w:id="0">
    <w:p w14:paraId="2A7C0F7C" w14:textId="77777777" w:rsidR="004B0750" w:rsidRDefault="004B0750" w:rsidP="003F2CC2">
      <w:r>
        <w:continuationSeparator/>
      </w:r>
    </w:p>
  </w:footnote>
  <w:footnote w:id="1">
    <w:p w14:paraId="1D53D71D" w14:textId="245DC901" w:rsidR="008E29B2" w:rsidRPr="008E29B2" w:rsidRDefault="008E29B2">
      <w:pPr>
        <w:pStyle w:val="FootnoteText"/>
        <w:rPr>
          <w:lang w:val="en-US"/>
        </w:rPr>
      </w:pPr>
      <w:r>
        <w:rPr>
          <w:rStyle w:val="FootnoteReference"/>
        </w:rPr>
        <w:footnoteRef/>
      </w:r>
      <w:r>
        <w:t xml:space="preserve"> </w:t>
      </w:r>
      <w:r w:rsidRPr="00117609">
        <w:rPr>
          <w:color w:val="000000" w:themeColor="text1"/>
        </w:rPr>
        <w:t>Consensus mechanisms will be discussed in the next subchapter</w:t>
      </w:r>
      <w:r>
        <w:rPr>
          <w:color w:val="000000" w:themeColor="text1"/>
        </w:rPr>
        <w:t>s</w:t>
      </w:r>
      <w:r w:rsidRPr="00117609">
        <w:rPr>
          <w:color w:val="000000" w:themeColor="text1"/>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13981" w14:textId="2E49B97A" w:rsidR="003C68D7" w:rsidRPr="003C68D7" w:rsidRDefault="003C68D7" w:rsidP="003C68D7">
    <w:pPr>
      <w:pStyle w:val="Header"/>
      <w:jc w:val="right"/>
      <w:rPr>
        <w:sz w:val="13"/>
        <w:szCs w:val="13"/>
      </w:rPr>
    </w:pPr>
    <w:r w:rsidRPr="003C68D7">
      <w:rPr>
        <w:sz w:val="13"/>
        <w:szCs w:val="13"/>
      </w:rPr>
      <w:t xml:space="preserve">University </w:t>
    </w:r>
    <w:r>
      <w:rPr>
        <w:sz w:val="13"/>
        <w:szCs w:val="13"/>
      </w:rPr>
      <w:t>o</w:t>
    </w:r>
    <w:r w:rsidRPr="003C68D7">
      <w:rPr>
        <w:sz w:val="13"/>
        <w:szCs w:val="13"/>
      </w:rPr>
      <w:t>f Thessaly</w:t>
    </w:r>
    <w:r>
      <w:rPr>
        <w:sz w:val="13"/>
        <w:szCs w:val="13"/>
      </w:rPr>
      <w:t xml:space="preserve">, </w:t>
    </w:r>
    <w:r w:rsidRPr="003C68D7">
      <w:rPr>
        <w:sz w:val="13"/>
        <w:szCs w:val="13"/>
      </w:rPr>
      <w:t>School of Science</w:t>
    </w:r>
  </w:p>
  <w:p w14:paraId="20AC54DD" w14:textId="2F294D6E" w:rsidR="00B715BB" w:rsidRDefault="003C68D7" w:rsidP="003C68D7">
    <w:pPr>
      <w:pStyle w:val="Header"/>
      <w:jc w:val="right"/>
    </w:pPr>
    <w:r w:rsidRPr="003C68D7">
      <w:rPr>
        <w:sz w:val="13"/>
        <w:szCs w:val="13"/>
      </w:rPr>
      <w:t xml:space="preserve">Informatics </w:t>
    </w:r>
    <w:r>
      <w:rPr>
        <w:sz w:val="13"/>
        <w:szCs w:val="13"/>
      </w:rPr>
      <w:t>and</w:t>
    </w:r>
    <w:r w:rsidRPr="003C68D7">
      <w:rPr>
        <w:sz w:val="13"/>
        <w:szCs w:val="13"/>
      </w:rPr>
      <w:t xml:space="preserve"> Computational Biomedic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5853DE"/>
    <w:multiLevelType w:val="hybridMultilevel"/>
    <w:tmpl w:val="4D38CE36"/>
    <w:lvl w:ilvl="0" w:tplc="F68E3ACC">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3E644B91"/>
    <w:multiLevelType w:val="hybridMultilevel"/>
    <w:tmpl w:val="8A5A190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51F613CD"/>
    <w:multiLevelType w:val="hybridMultilevel"/>
    <w:tmpl w:val="91CA61DA"/>
    <w:lvl w:ilvl="0" w:tplc="F68E3ACC">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5BD82902"/>
    <w:multiLevelType w:val="hybridMultilevel"/>
    <w:tmpl w:val="B2CCF14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60805DCB"/>
    <w:multiLevelType w:val="hybridMultilevel"/>
    <w:tmpl w:val="108406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6C8F7142"/>
    <w:multiLevelType w:val="hybridMultilevel"/>
    <w:tmpl w:val="81ECE06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8DD"/>
    <w:rsid w:val="00006799"/>
    <w:rsid w:val="000264DB"/>
    <w:rsid w:val="00026A8F"/>
    <w:rsid w:val="0004354B"/>
    <w:rsid w:val="00047BFC"/>
    <w:rsid w:val="00050E7C"/>
    <w:rsid w:val="00070D85"/>
    <w:rsid w:val="00077FA5"/>
    <w:rsid w:val="00085E48"/>
    <w:rsid w:val="00087E06"/>
    <w:rsid w:val="00094B8B"/>
    <w:rsid w:val="000969AF"/>
    <w:rsid w:val="000B1FCA"/>
    <w:rsid w:val="000B491A"/>
    <w:rsid w:val="000B5C81"/>
    <w:rsid w:val="000D4396"/>
    <w:rsid w:val="000D5ED6"/>
    <w:rsid w:val="000E3AB3"/>
    <w:rsid w:val="001048EF"/>
    <w:rsid w:val="00115395"/>
    <w:rsid w:val="00117609"/>
    <w:rsid w:val="00117F26"/>
    <w:rsid w:val="001225E8"/>
    <w:rsid w:val="00123E77"/>
    <w:rsid w:val="0014086E"/>
    <w:rsid w:val="0015463E"/>
    <w:rsid w:val="00155FAA"/>
    <w:rsid w:val="001661B2"/>
    <w:rsid w:val="001A0823"/>
    <w:rsid w:val="001A395A"/>
    <w:rsid w:val="001B46E6"/>
    <w:rsid w:val="001B778C"/>
    <w:rsid w:val="001C5030"/>
    <w:rsid w:val="001D068B"/>
    <w:rsid w:val="001E151A"/>
    <w:rsid w:val="001E4D8A"/>
    <w:rsid w:val="001F3938"/>
    <w:rsid w:val="0021300B"/>
    <w:rsid w:val="00247554"/>
    <w:rsid w:val="00274934"/>
    <w:rsid w:val="002756D8"/>
    <w:rsid w:val="00275900"/>
    <w:rsid w:val="0028726F"/>
    <w:rsid w:val="00290B64"/>
    <w:rsid w:val="002B396F"/>
    <w:rsid w:val="002B5605"/>
    <w:rsid w:val="002B71DF"/>
    <w:rsid w:val="002B7718"/>
    <w:rsid w:val="002C49D3"/>
    <w:rsid w:val="002D4E04"/>
    <w:rsid w:val="002E2B68"/>
    <w:rsid w:val="002E5D75"/>
    <w:rsid w:val="002F01E6"/>
    <w:rsid w:val="002F1967"/>
    <w:rsid w:val="002F2898"/>
    <w:rsid w:val="002F3152"/>
    <w:rsid w:val="0030413F"/>
    <w:rsid w:val="003335A7"/>
    <w:rsid w:val="00357C1F"/>
    <w:rsid w:val="003643FA"/>
    <w:rsid w:val="0037654F"/>
    <w:rsid w:val="003767AE"/>
    <w:rsid w:val="003A0C2B"/>
    <w:rsid w:val="003A0F7D"/>
    <w:rsid w:val="003B1B01"/>
    <w:rsid w:val="003B369D"/>
    <w:rsid w:val="003B539F"/>
    <w:rsid w:val="003C669E"/>
    <w:rsid w:val="003C68D7"/>
    <w:rsid w:val="003D071D"/>
    <w:rsid w:val="003F2CC2"/>
    <w:rsid w:val="004042BF"/>
    <w:rsid w:val="00407448"/>
    <w:rsid w:val="004207C8"/>
    <w:rsid w:val="004213CC"/>
    <w:rsid w:val="00425E8D"/>
    <w:rsid w:val="004301E1"/>
    <w:rsid w:val="0044538B"/>
    <w:rsid w:val="00456A7C"/>
    <w:rsid w:val="0046345C"/>
    <w:rsid w:val="0046583A"/>
    <w:rsid w:val="00467ECB"/>
    <w:rsid w:val="0049202E"/>
    <w:rsid w:val="004B0750"/>
    <w:rsid w:val="004B2789"/>
    <w:rsid w:val="004B58D4"/>
    <w:rsid w:val="004C1E40"/>
    <w:rsid w:val="004D1A7E"/>
    <w:rsid w:val="004D5CB0"/>
    <w:rsid w:val="004E2DB5"/>
    <w:rsid w:val="004E464B"/>
    <w:rsid w:val="004E4BC3"/>
    <w:rsid w:val="005032D9"/>
    <w:rsid w:val="005061FF"/>
    <w:rsid w:val="0050621D"/>
    <w:rsid w:val="005062FC"/>
    <w:rsid w:val="00526150"/>
    <w:rsid w:val="005269E2"/>
    <w:rsid w:val="00550E5F"/>
    <w:rsid w:val="0055227E"/>
    <w:rsid w:val="00554333"/>
    <w:rsid w:val="00563E8C"/>
    <w:rsid w:val="005651F1"/>
    <w:rsid w:val="00585ED2"/>
    <w:rsid w:val="00585EF3"/>
    <w:rsid w:val="00586878"/>
    <w:rsid w:val="00587B02"/>
    <w:rsid w:val="00594869"/>
    <w:rsid w:val="00595563"/>
    <w:rsid w:val="005A1003"/>
    <w:rsid w:val="005A6D25"/>
    <w:rsid w:val="005A787F"/>
    <w:rsid w:val="005B365D"/>
    <w:rsid w:val="005D1A28"/>
    <w:rsid w:val="005E444B"/>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978F3"/>
    <w:rsid w:val="006A3E0A"/>
    <w:rsid w:val="006C41D2"/>
    <w:rsid w:val="006C6A24"/>
    <w:rsid w:val="006E01E7"/>
    <w:rsid w:val="006E471E"/>
    <w:rsid w:val="006E48E9"/>
    <w:rsid w:val="006F0A59"/>
    <w:rsid w:val="006F79D0"/>
    <w:rsid w:val="00701E21"/>
    <w:rsid w:val="00702E9F"/>
    <w:rsid w:val="00707B2A"/>
    <w:rsid w:val="00714521"/>
    <w:rsid w:val="0071678E"/>
    <w:rsid w:val="007224B4"/>
    <w:rsid w:val="00725589"/>
    <w:rsid w:val="00731CFC"/>
    <w:rsid w:val="00732916"/>
    <w:rsid w:val="0073668C"/>
    <w:rsid w:val="00746A27"/>
    <w:rsid w:val="00754D49"/>
    <w:rsid w:val="00766395"/>
    <w:rsid w:val="00775265"/>
    <w:rsid w:val="00780A0C"/>
    <w:rsid w:val="007B1C42"/>
    <w:rsid w:val="007B2EFB"/>
    <w:rsid w:val="007B68B1"/>
    <w:rsid w:val="007C3E5F"/>
    <w:rsid w:val="007D4238"/>
    <w:rsid w:val="007D4D7F"/>
    <w:rsid w:val="007D7B7F"/>
    <w:rsid w:val="007E61D0"/>
    <w:rsid w:val="007E7613"/>
    <w:rsid w:val="0080691B"/>
    <w:rsid w:val="00817169"/>
    <w:rsid w:val="00830098"/>
    <w:rsid w:val="008303DE"/>
    <w:rsid w:val="00837E05"/>
    <w:rsid w:val="00845550"/>
    <w:rsid w:val="0087650E"/>
    <w:rsid w:val="00885338"/>
    <w:rsid w:val="008A7CF7"/>
    <w:rsid w:val="008B1CFD"/>
    <w:rsid w:val="008D31F7"/>
    <w:rsid w:val="008D4C74"/>
    <w:rsid w:val="008E0326"/>
    <w:rsid w:val="008E29B2"/>
    <w:rsid w:val="009015DD"/>
    <w:rsid w:val="00907C4B"/>
    <w:rsid w:val="0092604F"/>
    <w:rsid w:val="00961D90"/>
    <w:rsid w:val="009648DD"/>
    <w:rsid w:val="0097295D"/>
    <w:rsid w:val="00973A6B"/>
    <w:rsid w:val="00980070"/>
    <w:rsid w:val="00981762"/>
    <w:rsid w:val="0098360C"/>
    <w:rsid w:val="00995192"/>
    <w:rsid w:val="009B17E5"/>
    <w:rsid w:val="009B7E27"/>
    <w:rsid w:val="009C1CA0"/>
    <w:rsid w:val="009C6214"/>
    <w:rsid w:val="009F292C"/>
    <w:rsid w:val="009F5589"/>
    <w:rsid w:val="00A17079"/>
    <w:rsid w:val="00A257B4"/>
    <w:rsid w:val="00A3331D"/>
    <w:rsid w:val="00A34A7E"/>
    <w:rsid w:val="00A4512D"/>
    <w:rsid w:val="00A53BB1"/>
    <w:rsid w:val="00A72DF1"/>
    <w:rsid w:val="00A74910"/>
    <w:rsid w:val="00A74C97"/>
    <w:rsid w:val="00A828A2"/>
    <w:rsid w:val="00AC4064"/>
    <w:rsid w:val="00AC44B9"/>
    <w:rsid w:val="00AF5161"/>
    <w:rsid w:val="00B07066"/>
    <w:rsid w:val="00B07F57"/>
    <w:rsid w:val="00B22B82"/>
    <w:rsid w:val="00B36440"/>
    <w:rsid w:val="00B45B2F"/>
    <w:rsid w:val="00B572A3"/>
    <w:rsid w:val="00B5763E"/>
    <w:rsid w:val="00B60E92"/>
    <w:rsid w:val="00B7090F"/>
    <w:rsid w:val="00B715BB"/>
    <w:rsid w:val="00B800FB"/>
    <w:rsid w:val="00B83561"/>
    <w:rsid w:val="00B907BA"/>
    <w:rsid w:val="00B97B02"/>
    <w:rsid w:val="00B97B09"/>
    <w:rsid w:val="00BB7218"/>
    <w:rsid w:val="00BE7CD7"/>
    <w:rsid w:val="00BF191F"/>
    <w:rsid w:val="00C11647"/>
    <w:rsid w:val="00C14AB1"/>
    <w:rsid w:val="00C27175"/>
    <w:rsid w:val="00C468F6"/>
    <w:rsid w:val="00C6126C"/>
    <w:rsid w:val="00C65276"/>
    <w:rsid w:val="00C75DF0"/>
    <w:rsid w:val="00C81C71"/>
    <w:rsid w:val="00C821A8"/>
    <w:rsid w:val="00C83B29"/>
    <w:rsid w:val="00C84B65"/>
    <w:rsid w:val="00C9290C"/>
    <w:rsid w:val="00C9422E"/>
    <w:rsid w:val="00C94A1A"/>
    <w:rsid w:val="00CD3478"/>
    <w:rsid w:val="00CF2E1C"/>
    <w:rsid w:val="00CF32C4"/>
    <w:rsid w:val="00CF542C"/>
    <w:rsid w:val="00CF6378"/>
    <w:rsid w:val="00D00566"/>
    <w:rsid w:val="00D053AE"/>
    <w:rsid w:val="00D1449B"/>
    <w:rsid w:val="00D27D4E"/>
    <w:rsid w:val="00D42B95"/>
    <w:rsid w:val="00D5285F"/>
    <w:rsid w:val="00D52E38"/>
    <w:rsid w:val="00D76CDC"/>
    <w:rsid w:val="00D82B80"/>
    <w:rsid w:val="00D93534"/>
    <w:rsid w:val="00DA1F63"/>
    <w:rsid w:val="00DA5365"/>
    <w:rsid w:val="00DB0D09"/>
    <w:rsid w:val="00DB4390"/>
    <w:rsid w:val="00DC5397"/>
    <w:rsid w:val="00E02E69"/>
    <w:rsid w:val="00E05751"/>
    <w:rsid w:val="00E20213"/>
    <w:rsid w:val="00E3187E"/>
    <w:rsid w:val="00E4534A"/>
    <w:rsid w:val="00E544AB"/>
    <w:rsid w:val="00E650BB"/>
    <w:rsid w:val="00E719B2"/>
    <w:rsid w:val="00E850E6"/>
    <w:rsid w:val="00E97DC2"/>
    <w:rsid w:val="00EA28CA"/>
    <w:rsid w:val="00ED7850"/>
    <w:rsid w:val="00EF208D"/>
    <w:rsid w:val="00F06B5B"/>
    <w:rsid w:val="00F0725B"/>
    <w:rsid w:val="00F11888"/>
    <w:rsid w:val="00F31E87"/>
    <w:rsid w:val="00F364BC"/>
    <w:rsid w:val="00F4200D"/>
    <w:rsid w:val="00F43EC9"/>
    <w:rsid w:val="00F60978"/>
    <w:rsid w:val="00F70912"/>
    <w:rsid w:val="00F770A7"/>
    <w:rsid w:val="00F8443F"/>
    <w:rsid w:val="00F85409"/>
    <w:rsid w:val="00F87E7E"/>
    <w:rsid w:val="00F90F09"/>
    <w:rsid w:val="00F9384B"/>
    <w:rsid w:val="00FA4E7A"/>
    <w:rsid w:val="00FB0979"/>
    <w:rsid w:val="00FB2EEF"/>
    <w:rsid w:val="00FB732D"/>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95D"/>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styleId="Bibliography">
    <w:name w:val="Bibliography"/>
    <w:basedOn w:val="Normal"/>
    <w:next w:val="Normal"/>
    <w:uiPriority w:val="37"/>
    <w:unhideWhenUsed/>
    <w:rsid w:val="00981762"/>
  </w:style>
  <w:style w:type="table" w:customStyle="1" w:styleId="PlainTable21">
    <w:name w:val="Plain Table 21"/>
    <w:basedOn w:val="TableNormal"/>
    <w:next w:val="PlainTable2"/>
    <w:uiPriority w:val="42"/>
    <w:rsid w:val="006A3E0A"/>
    <w:pPr>
      <w:suppressAutoHyphens/>
    </w:pPr>
    <w:rPr>
      <w:rFonts w:ascii="Tahoma" w:eastAsia="Tahoma" w:hAnsi="Tahoma" w:cs="Tahoma"/>
      <w:sz w:val="20"/>
      <w:szCs w:val="20"/>
      <w:lang w:val="el-GR" w:eastAsia="zh-CN" w:bidi="hi-I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A3E0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6A3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09"/>
    <w:rPr>
      <w:sz w:val="20"/>
      <w:szCs w:val="20"/>
    </w:rPr>
  </w:style>
  <w:style w:type="character" w:customStyle="1" w:styleId="FootnoteTextChar">
    <w:name w:val="Footnote Text Char"/>
    <w:basedOn w:val="DefaultParagraphFont"/>
    <w:link w:val="FootnoteText"/>
    <w:uiPriority w:val="99"/>
    <w:semiHidden/>
    <w:rsid w:val="00117609"/>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17609"/>
    <w:rPr>
      <w:vertAlign w:val="superscript"/>
    </w:rPr>
  </w:style>
  <w:style w:type="paragraph" w:styleId="NormalWeb">
    <w:name w:val="Normal (Web)"/>
    <w:basedOn w:val="Normal"/>
    <w:uiPriority w:val="99"/>
    <w:semiHidden/>
    <w:unhideWhenUsed/>
    <w:rsid w:val="004D5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109663032">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381100380">
      <w:bodyDiv w:val="1"/>
      <w:marLeft w:val="0"/>
      <w:marRight w:val="0"/>
      <w:marTop w:val="0"/>
      <w:marBottom w:val="0"/>
      <w:divBdr>
        <w:top w:val="none" w:sz="0" w:space="0" w:color="auto"/>
        <w:left w:val="none" w:sz="0" w:space="0" w:color="auto"/>
        <w:bottom w:val="none" w:sz="0" w:space="0" w:color="auto"/>
        <w:right w:val="none" w:sz="0" w:space="0" w:color="auto"/>
      </w:divBdr>
    </w:div>
    <w:div w:id="428811713">
      <w:bodyDiv w:val="1"/>
      <w:marLeft w:val="0"/>
      <w:marRight w:val="0"/>
      <w:marTop w:val="0"/>
      <w:marBottom w:val="0"/>
      <w:divBdr>
        <w:top w:val="none" w:sz="0" w:space="0" w:color="auto"/>
        <w:left w:val="none" w:sz="0" w:space="0" w:color="auto"/>
        <w:bottom w:val="none" w:sz="0" w:space="0" w:color="auto"/>
        <w:right w:val="none" w:sz="0" w:space="0" w:color="auto"/>
      </w:divBdr>
    </w:div>
    <w:div w:id="492381004">
      <w:bodyDiv w:val="1"/>
      <w:marLeft w:val="0"/>
      <w:marRight w:val="0"/>
      <w:marTop w:val="0"/>
      <w:marBottom w:val="0"/>
      <w:divBdr>
        <w:top w:val="none" w:sz="0" w:space="0" w:color="auto"/>
        <w:left w:val="none" w:sz="0" w:space="0" w:color="auto"/>
        <w:bottom w:val="none" w:sz="0" w:space="0" w:color="auto"/>
        <w:right w:val="none" w:sz="0" w:space="0" w:color="auto"/>
      </w:divBdr>
    </w:div>
    <w:div w:id="500974860">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16180122">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144785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06499824">
      <w:bodyDiv w:val="1"/>
      <w:marLeft w:val="0"/>
      <w:marRight w:val="0"/>
      <w:marTop w:val="0"/>
      <w:marBottom w:val="0"/>
      <w:divBdr>
        <w:top w:val="none" w:sz="0" w:space="0" w:color="auto"/>
        <w:left w:val="none" w:sz="0" w:space="0" w:color="auto"/>
        <w:bottom w:val="none" w:sz="0" w:space="0" w:color="auto"/>
        <w:right w:val="none" w:sz="0" w:space="0" w:color="auto"/>
      </w:divBdr>
    </w:div>
    <w:div w:id="922762879">
      <w:bodyDiv w:val="1"/>
      <w:marLeft w:val="0"/>
      <w:marRight w:val="0"/>
      <w:marTop w:val="0"/>
      <w:marBottom w:val="0"/>
      <w:divBdr>
        <w:top w:val="none" w:sz="0" w:space="0" w:color="auto"/>
        <w:left w:val="none" w:sz="0" w:space="0" w:color="auto"/>
        <w:bottom w:val="none" w:sz="0" w:space="0" w:color="auto"/>
        <w:right w:val="none" w:sz="0" w:space="0" w:color="auto"/>
      </w:divBdr>
    </w:div>
    <w:div w:id="939333002">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6117416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187062537">
      <w:bodyDiv w:val="1"/>
      <w:marLeft w:val="0"/>
      <w:marRight w:val="0"/>
      <w:marTop w:val="0"/>
      <w:marBottom w:val="0"/>
      <w:divBdr>
        <w:top w:val="none" w:sz="0" w:space="0" w:color="auto"/>
        <w:left w:val="none" w:sz="0" w:space="0" w:color="auto"/>
        <w:bottom w:val="none" w:sz="0" w:space="0" w:color="auto"/>
        <w:right w:val="none" w:sz="0" w:space="0" w:color="auto"/>
      </w:divBdr>
    </w:div>
    <w:div w:id="1212766941">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371493740">
      <w:bodyDiv w:val="1"/>
      <w:marLeft w:val="0"/>
      <w:marRight w:val="0"/>
      <w:marTop w:val="0"/>
      <w:marBottom w:val="0"/>
      <w:divBdr>
        <w:top w:val="none" w:sz="0" w:space="0" w:color="auto"/>
        <w:left w:val="none" w:sz="0" w:space="0" w:color="auto"/>
        <w:bottom w:val="none" w:sz="0" w:space="0" w:color="auto"/>
        <w:right w:val="none" w:sz="0" w:space="0" w:color="auto"/>
      </w:divBdr>
    </w:div>
    <w:div w:id="1371686982">
      <w:bodyDiv w:val="1"/>
      <w:marLeft w:val="0"/>
      <w:marRight w:val="0"/>
      <w:marTop w:val="0"/>
      <w:marBottom w:val="0"/>
      <w:divBdr>
        <w:top w:val="none" w:sz="0" w:space="0" w:color="auto"/>
        <w:left w:val="none" w:sz="0" w:space="0" w:color="auto"/>
        <w:bottom w:val="none" w:sz="0" w:space="0" w:color="auto"/>
        <w:right w:val="none" w:sz="0" w:space="0" w:color="auto"/>
      </w:divBdr>
    </w:div>
    <w:div w:id="1375348725">
      <w:bodyDiv w:val="1"/>
      <w:marLeft w:val="0"/>
      <w:marRight w:val="0"/>
      <w:marTop w:val="0"/>
      <w:marBottom w:val="0"/>
      <w:divBdr>
        <w:top w:val="none" w:sz="0" w:space="0" w:color="auto"/>
        <w:left w:val="none" w:sz="0" w:space="0" w:color="auto"/>
        <w:bottom w:val="none" w:sz="0" w:space="0" w:color="auto"/>
        <w:right w:val="none" w:sz="0" w:space="0" w:color="auto"/>
      </w:divBdr>
    </w:div>
    <w:div w:id="1412049162">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44041989">
      <w:bodyDiv w:val="1"/>
      <w:marLeft w:val="0"/>
      <w:marRight w:val="0"/>
      <w:marTop w:val="0"/>
      <w:marBottom w:val="0"/>
      <w:divBdr>
        <w:top w:val="none" w:sz="0" w:space="0" w:color="auto"/>
        <w:left w:val="none" w:sz="0" w:space="0" w:color="auto"/>
        <w:bottom w:val="none" w:sz="0" w:space="0" w:color="auto"/>
        <w:right w:val="none" w:sz="0" w:space="0" w:color="auto"/>
      </w:divBdr>
      <w:divsChild>
        <w:div w:id="1834182162">
          <w:marLeft w:val="0"/>
          <w:marRight w:val="0"/>
          <w:marTop w:val="0"/>
          <w:marBottom w:val="0"/>
          <w:divBdr>
            <w:top w:val="none" w:sz="0" w:space="0" w:color="auto"/>
            <w:left w:val="none" w:sz="0" w:space="0" w:color="auto"/>
            <w:bottom w:val="none" w:sz="0" w:space="0" w:color="auto"/>
            <w:right w:val="none" w:sz="0" w:space="0" w:color="auto"/>
          </w:divBdr>
          <w:divsChild>
            <w:div w:id="190775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726375257">
      <w:bodyDiv w:val="1"/>
      <w:marLeft w:val="0"/>
      <w:marRight w:val="0"/>
      <w:marTop w:val="0"/>
      <w:marBottom w:val="0"/>
      <w:divBdr>
        <w:top w:val="none" w:sz="0" w:space="0" w:color="auto"/>
        <w:left w:val="none" w:sz="0" w:space="0" w:color="auto"/>
        <w:bottom w:val="none" w:sz="0" w:space="0" w:color="auto"/>
        <w:right w:val="none" w:sz="0" w:space="0" w:color="auto"/>
      </w:divBdr>
    </w:div>
    <w:div w:id="1750155870">
      <w:bodyDiv w:val="1"/>
      <w:marLeft w:val="0"/>
      <w:marRight w:val="0"/>
      <w:marTop w:val="0"/>
      <w:marBottom w:val="0"/>
      <w:divBdr>
        <w:top w:val="none" w:sz="0" w:space="0" w:color="auto"/>
        <w:left w:val="none" w:sz="0" w:space="0" w:color="auto"/>
        <w:bottom w:val="none" w:sz="0" w:space="0" w:color="auto"/>
        <w:right w:val="none" w:sz="0" w:space="0" w:color="auto"/>
      </w:divBdr>
    </w:div>
    <w:div w:id="1812405595">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ublisher>
  <Details>
    <publisher-name>Hindawi Publishing Corporation</publisher-name>
    <date>14-05-2018</date>
    <Creator>Hindawi DE Staff</Creator>
  </Details>
</Publisher>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3285CD11-4520-4106-A2E2-9F01D0CA8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15</Pages>
  <Words>9738</Words>
  <Characters>52586</Characters>
  <Application>Microsoft Office Word</Application>
  <DocSecurity>0</DocSecurity>
  <Lines>438</Lines>
  <Paragraphs>124</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6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Konstantinos Papageorgiou</cp:lastModifiedBy>
  <cp:revision>12</cp:revision>
  <cp:lastPrinted>2017-12-21T13:41:00Z</cp:lastPrinted>
  <dcterms:created xsi:type="dcterms:W3CDTF">2022-11-29T10:21:00Z</dcterms:created>
  <dcterms:modified xsi:type="dcterms:W3CDTF">2022-12-18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xZ28SG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